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F6885" w:rsidRDefault="00CF6885" w:rsidP="00CF6885">
      <w:pPr>
        <w:rPr>
          <w:rFonts w:ascii="Times New Roman" w:eastAsia="Calibri" w:hAnsi="Times New Roman" w:cs="Times New Roman"/>
          <w:b/>
          <w:sz w:val="20"/>
          <w:szCs w:val="20"/>
          <w:lang w:val="en-US"/>
        </w:rPr>
      </w:pPr>
      <w:r w:rsidRPr="00FA3CB5">
        <w:rPr>
          <w:rFonts w:ascii="Times New Roman" w:eastAsia="Calibri" w:hAnsi="Times New Roman" w:cs="Times New Roman"/>
          <w:b/>
          <w:sz w:val="20"/>
          <w:szCs w:val="20"/>
          <w:lang w:val="en-US"/>
        </w:rPr>
        <w:t>Supplemental table 1</w:t>
      </w:r>
    </w:p>
    <w:p w:rsidR="00CF6885" w:rsidRPr="00FA3CB5" w:rsidRDefault="00CF6885" w:rsidP="00CF6885">
      <w:pPr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tbl>
      <w:tblPr>
        <w:tblW w:w="5876" w:type="dxa"/>
        <w:tblInd w:w="108" w:type="dxa"/>
        <w:tblLook w:val="04A0" w:firstRow="1" w:lastRow="0" w:firstColumn="1" w:lastColumn="0" w:noHBand="0" w:noVBand="1"/>
      </w:tblPr>
      <w:tblGrid>
        <w:gridCol w:w="2518"/>
        <w:gridCol w:w="3358"/>
      </w:tblGrid>
      <w:tr w:rsidR="00CF6885" w:rsidRPr="00350509" w:rsidTr="00404788">
        <w:trPr>
          <w:trHeight w:val="300"/>
        </w:trPr>
        <w:tc>
          <w:tcPr>
            <w:tcW w:w="587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CF6885" w:rsidRPr="00C44892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4489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tatistical level of agreement with Fleiss' Kappa Values</w:t>
            </w:r>
          </w:p>
        </w:tc>
      </w:tr>
      <w:tr w:rsidR="00CF6885" w:rsidRPr="00C44892" w:rsidTr="00404788">
        <w:trPr>
          <w:trHeight w:val="315"/>
        </w:trPr>
        <w:tc>
          <w:tcPr>
            <w:tcW w:w="2518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hideMark/>
          </w:tcPr>
          <w:p w:rsidR="00CF6885" w:rsidRPr="00C44892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4489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Kappa value</w:t>
            </w:r>
          </w:p>
        </w:tc>
        <w:tc>
          <w:tcPr>
            <w:tcW w:w="3358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hideMark/>
          </w:tcPr>
          <w:p w:rsidR="00CF6885" w:rsidRPr="00C44892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4489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Statistical level of agreement </w:t>
            </w:r>
          </w:p>
        </w:tc>
      </w:tr>
      <w:tr w:rsidR="00CF6885" w:rsidRPr="00C44892" w:rsidTr="00404788">
        <w:trPr>
          <w:trHeight w:val="315"/>
        </w:trPr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C44892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4489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&lt;0</w:t>
            </w:r>
          </w:p>
        </w:tc>
        <w:tc>
          <w:tcPr>
            <w:tcW w:w="3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C44892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4489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Poor</w:t>
            </w:r>
          </w:p>
        </w:tc>
      </w:tr>
      <w:tr w:rsidR="00CF6885" w:rsidRPr="00C44892" w:rsidTr="00404788">
        <w:trPr>
          <w:trHeight w:val="300"/>
        </w:trPr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C44892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4489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01-0.20</w:t>
            </w:r>
          </w:p>
        </w:tc>
        <w:tc>
          <w:tcPr>
            <w:tcW w:w="3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C44892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4489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light agreement</w:t>
            </w:r>
          </w:p>
        </w:tc>
      </w:tr>
      <w:tr w:rsidR="00CF6885" w:rsidRPr="00C44892" w:rsidTr="00404788">
        <w:trPr>
          <w:trHeight w:val="300"/>
        </w:trPr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C44892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4489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21-0.40</w:t>
            </w:r>
          </w:p>
        </w:tc>
        <w:tc>
          <w:tcPr>
            <w:tcW w:w="3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C44892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4489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Fair agreement</w:t>
            </w:r>
          </w:p>
        </w:tc>
      </w:tr>
      <w:tr w:rsidR="00CF6885" w:rsidRPr="00C44892" w:rsidTr="00404788">
        <w:trPr>
          <w:trHeight w:val="300"/>
        </w:trPr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C44892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4489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41-0.60</w:t>
            </w:r>
          </w:p>
        </w:tc>
        <w:tc>
          <w:tcPr>
            <w:tcW w:w="3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C44892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4489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Moderate agreement</w:t>
            </w:r>
          </w:p>
        </w:tc>
      </w:tr>
      <w:tr w:rsidR="00CF6885" w:rsidRPr="00C44892" w:rsidTr="00404788">
        <w:trPr>
          <w:trHeight w:val="300"/>
        </w:trPr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C44892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4489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61-0.80</w:t>
            </w:r>
          </w:p>
        </w:tc>
        <w:tc>
          <w:tcPr>
            <w:tcW w:w="3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C44892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4489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ubstantial agreement</w:t>
            </w:r>
          </w:p>
        </w:tc>
      </w:tr>
      <w:tr w:rsidR="00CF6885" w:rsidRPr="00C44892" w:rsidTr="00404788">
        <w:trPr>
          <w:trHeight w:val="300"/>
        </w:trPr>
        <w:tc>
          <w:tcPr>
            <w:tcW w:w="25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CF6885" w:rsidRPr="00C44892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4489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81-1.00</w:t>
            </w:r>
          </w:p>
        </w:tc>
        <w:tc>
          <w:tcPr>
            <w:tcW w:w="33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CF6885" w:rsidRPr="00C44892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C4489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Almost perfect agreement</w:t>
            </w:r>
          </w:p>
        </w:tc>
      </w:tr>
    </w:tbl>
    <w:p w:rsidR="00CF6885" w:rsidRDefault="00CF6885" w:rsidP="00CF6885">
      <w:pPr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:rsidR="00CF6885" w:rsidRDefault="00CF6885" w:rsidP="00CF6885">
      <w:pPr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:rsidR="00CF6885" w:rsidRDefault="00CF6885" w:rsidP="00CF6885">
      <w:pPr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:rsidR="00CF6885" w:rsidRDefault="00CF6885" w:rsidP="00CF6885">
      <w:pPr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:rsidR="00CF6885" w:rsidRDefault="00CF6885" w:rsidP="00CF6885">
      <w:pPr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:rsidR="00CF6885" w:rsidRDefault="00CF6885" w:rsidP="00CF6885">
      <w:pPr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:rsidR="00CF6885" w:rsidRDefault="00CF6885" w:rsidP="00CF6885">
      <w:pPr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:rsidR="00CF6885" w:rsidRDefault="00CF6885" w:rsidP="00CF6885">
      <w:pPr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:rsidR="00CF6885" w:rsidRDefault="00CF6885" w:rsidP="00CF6885">
      <w:pPr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:rsidR="00CF6885" w:rsidRDefault="00CF6885" w:rsidP="00CF6885">
      <w:pPr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:rsidR="00CF6885" w:rsidRDefault="00CF6885" w:rsidP="00CF6885">
      <w:pPr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:rsidR="00CF6885" w:rsidRDefault="00CF6885" w:rsidP="00CF6885">
      <w:pPr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:rsidR="00CF6885" w:rsidRDefault="00CF6885" w:rsidP="00CF6885">
      <w:pPr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:rsidR="00CF6885" w:rsidRDefault="00CF6885" w:rsidP="00CF6885">
      <w:pPr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:rsidR="00CF6885" w:rsidRDefault="00CF6885" w:rsidP="00CF6885">
      <w:pPr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:rsidR="00CF6885" w:rsidRDefault="00CF6885" w:rsidP="00CF6885">
      <w:pPr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:rsidR="00CF6885" w:rsidRDefault="00CF6885" w:rsidP="00CF6885">
      <w:pPr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:rsidR="00CF6885" w:rsidRDefault="00CF6885" w:rsidP="00CF6885">
      <w:pPr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:rsidR="00CF6885" w:rsidRDefault="00CF6885" w:rsidP="00CF6885">
      <w:pPr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:rsidR="00CF6885" w:rsidRDefault="00CF6885" w:rsidP="00CF6885">
      <w:pPr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:rsidR="00CF6885" w:rsidRDefault="00CF6885" w:rsidP="00CF6885">
      <w:pPr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:rsidR="00CF6885" w:rsidRDefault="00CF6885" w:rsidP="00CF6885">
      <w:pPr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:rsidR="00CF6885" w:rsidRDefault="00CF6885" w:rsidP="00CF6885">
      <w:pPr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:rsidR="00CF6885" w:rsidRDefault="00CF6885" w:rsidP="00CF6885">
      <w:pPr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:rsidR="00CF6885" w:rsidRDefault="00CF6885" w:rsidP="00CF6885">
      <w:pPr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:rsidR="00CF6885" w:rsidRDefault="00CF6885" w:rsidP="00CF6885">
      <w:pPr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:rsidR="00CF6885" w:rsidRDefault="00CF6885" w:rsidP="00CF6885">
      <w:pPr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:rsidR="00CF6885" w:rsidRDefault="00CF6885" w:rsidP="00CF6885">
      <w:pPr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:rsidR="00CF6885" w:rsidRDefault="00CF6885" w:rsidP="00CF6885">
      <w:pPr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:rsidR="00CF6885" w:rsidRDefault="00CF6885" w:rsidP="00CF6885">
      <w:pPr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:rsidR="00CF6885" w:rsidRDefault="00CF6885" w:rsidP="00CF6885">
      <w:pPr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:rsidR="00CF6885" w:rsidRDefault="00CF6885" w:rsidP="00CF6885">
      <w:pPr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:rsidR="00CF6885" w:rsidRDefault="00CF6885" w:rsidP="00CF6885">
      <w:pPr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:rsidR="00CF6885" w:rsidRDefault="00CF6885" w:rsidP="00CF6885">
      <w:pPr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:rsidR="00CF6885" w:rsidRDefault="00CF6885" w:rsidP="00CF6885">
      <w:pPr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:rsidR="00CF6885" w:rsidRDefault="00CF6885" w:rsidP="00CF6885">
      <w:pPr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:rsidR="00CF6885" w:rsidRDefault="00CF6885" w:rsidP="00CF6885">
      <w:pPr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:rsidR="00CF6885" w:rsidRDefault="00CF6885" w:rsidP="00CF6885">
      <w:pPr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:rsidR="00CF6885" w:rsidRDefault="00CF6885" w:rsidP="00CF6885">
      <w:pPr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:rsidR="00CF6885" w:rsidRDefault="00CF6885" w:rsidP="00CF6885">
      <w:pPr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:rsidR="00CF6885" w:rsidRDefault="00CF6885" w:rsidP="00CF6885">
      <w:pPr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:rsidR="00CF6885" w:rsidRDefault="00CF6885" w:rsidP="00CF6885">
      <w:pPr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:rsidR="00CF6885" w:rsidRPr="00186C2A" w:rsidRDefault="00CF6885" w:rsidP="00CF6885">
      <w:pPr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:rsidR="00CF6885" w:rsidRPr="00186C2A" w:rsidRDefault="00CF6885" w:rsidP="00CF6885">
      <w:pPr>
        <w:rPr>
          <w:rFonts w:ascii="Times New Roman" w:eastAsia="Calibri" w:hAnsi="Times New Roman" w:cs="Times New Roman"/>
          <w:sz w:val="20"/>
          <w:szCs w:val="20"/>
          <w:lang w:val="en-US"/>
        </w:rPr>
      </w:pPr>
      <w:r>
        <w:rPr>
          <w:rFonts w:ascii="Times New Roman" w:eastAsia="Calibri" w:hAnsi="Times New Roman" w:cs="Times New Roman"/>
          <w:b/>
          <w:sz w:val="20"/>
          <w:szCs w:val="20"/>
          <w:lang w:val="en-US"/>
        </w:rPr>
        <w:lastRenderedPageBreak/>
        <w:t>Supplemental table 2</w:t>
      </w:r>
      <w:r w:rsidRPr="00186C2A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CT versus clinical examination, </w:t>
      </w:r>
      <w:r w:rsidRPr="00186C2A">
        <w:rPr>
          <w:rFonts w:ascii="Times New Roman" w:hAnsi="Times New Roman" w:cs="Times New Roman"/>
          <w:sz w:val="20"/>
          <w:szCs w:val="20"/>
          <w:lang w:val="en-US"/>
        </w:rPr>
        <w:t>contingency tables</w:t>
      </w:r>
      <w:r w:rsidRPr="00186C2A">
        <w:rPr>
          <w:rFonts w:ascii="Times New Roman" w:eastAsia="Calibri" w:hAnsi="Times New Roman" w:cs="Times New Roman"/>
          <w:sz w:val="20"/>
          <w:szCs w:val="20"/>
          <w:lang w:val="en-US"/>
        </w:rPr>
        <w:t>.</w:t>
      </w:r>
    </w:p>
    <w:p w:rsidR="00CF6885" w:rsidRPr="00186C2A" w:rsidRDefault="00CF6885" w:rsidP="00CF6885">
      <w:pPr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tbl>
      <w:tblPr>
        <w:tblW w:w="8940" w:type="dxa"/>
        <w:tblInd w:w="108" w:type="dxa"/>
        <w:tblLook w:val="04A0" w:firstRow="1" w:lastRow="0" w:firstColumn="1" w:lastColumn="0" w:noHBand="0" w:noVBand="1"/>
      </w:tblPr>
      <w:tblGrid>
        <w:gridCol w:w="2140"/>
        <w:gridCol w:w="2040"/>
        <w:gridCol w:w="1020"/>
        <w:gridCol w:w="920"/>
        <w:gridCol w:w="920"/>
        <w:gridCol w:w="940"/>
        <w:gridCol w:w="960"/>
      </w:tblGrid>
      <w:tr w:rsidR="00CF6885" w:rsidRPr="00186C2A" w:rsidTr="00404788">
        <w:trPr>
          <w:trHeight w:val="300"/>
        </w:trPr>
        <w:tc>
          <w:tcPr>
            <w:tcW w:w="21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Aslam 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Aslam&lt;/Author&gt;&lt;Year&gt;2019&lt;/Year&gt;&lt;RecNum&gt;91&lt;/RecNum&gt;&lt;DisplayText&gt;[37]&lt;/DisplayText&gt;&lt;record&gt;&lt;rec-number&gt;91&lt;/rec-number&gt;&lt;foreign-keys&gt;&lt;key app="EN" db-id="pae9z220kvesd5e2p2spe09vwdxzswfexse9" timestamp="1555069984"&gt;91&lt;/key&gt;&lt;/foreign-keys&gt;&lt;ref-type name="Journal Article"&gt;17&lt;/ref-type&gt;&lt;contributors&gt;&lt;authors&gt;&lt;author&gt;Aslam, M. I.&lt;/author&gt;&lt;author&gt;Baloch, N.&lt;/author&gt;&lt;author&gt;Mann, C.&lt;/author&gt;&lt;author&gt;Nilsson, P. J.&lt;/author&gt;&lt;author&gt;Maina, P.&lt;/author&gt;&lt;author&gt;Chaudhri, S.&lt;/author&gt;&lt;author&gt;Singh, B.&lt;/author&gt;&lt;/authors&gt;&lt;/contributors&gt;&lt;auth-address&gt;Department of Colorectal Surgery, Leicester General Hospital, University Hospitals of Leicester NHS Trust, Leicestershire, UK.&amp;#xD;Center for Digestive Diseases, Karolinska University Hospital and Karolinska Institutet, Stockholm, Sweden.&amp;#xD;Department of Surgery, Slagelse Hospital, Slagelse, Denmark.&lt;/auth-address&gt;&lt;titles&gt;&lt;title&gt;Simultaneous stoma reinforcement and perineal reconstruction with biological mesh - A multicentre prospective observational study&lt;/title&gt;&lt;secondary-title&gt;Ann Med Surg (Lond)&lt;/secondary-title&gt;&lt;/titles&gt;&lt;periodical&gt;&lt;full-title&gt;Ann Med Surg (Lond)&lt;/full-title&gt;&lt;/periodical&gt;&lt;pages&gt;28-33&lt;/pages&gt;&lt;volume&gt;38&lt;/volume&gt;&lt;edition&gt;2019/01/01&lt;/edition&gt;&lt;dates&gt;&lt;year&gt;2019&lt;/year&gt;&lt;pub-dates&gt;&lt;date&gt;Feb&lt;/date&gt;&lt;/pub-dates&gt;&lt;/dates&gt;&lt;isbn&gt;2049-0801 (Print)&amp;#xD;2049-0801 (Linking)&lt;/isbn&gt;&lt;accession-num&gt;30595839&lt;/accession-num&gt;&lt;urls&gt;&lt;related-urls&gt;&lt;url&gt;https://www.ncbi.nlm.nih.gov/pubmed/30595839&lt;/url&gt;&lt;/related-urls&gt;&lt;/urls&gt;&lt;custom2&gt;6308243&lt;/custom2&gt;&lt;electronic-resource-num&gt;10.1016/j.amsu.2018.12.006&amp;#xD;S2049-0801(18)30275-9 [pii]&lt;/electronic-resource-num&gt;&lt;language&gt;eng&lt;/language&gt;&lt;/record&gt;&lt;/Cite&gt;&lt;/EndNote&gt;</w:instrTex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/>
              </w:rPr>
              <w:t>[37]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0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isk of bias</w:t>
            </w:r>
          </w:p>
        </w:tc>
        <w:tc>
          <w:tcPr>
            <w:tcW w:w="10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++</w:t>
            </w:r>
          </w:p>
        </w:tc>
        <w:tc>
          <w:tcPr>
            <w:tcW w:w="184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 x 4 Table</w:t>
            </w:r>
          </w:p>
        </w:tc>
        <w:tc>
          <w:tcPr>
            <w:tcW w:w="9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Level of evidenc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b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E +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E -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otal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8%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T +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8%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T -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4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elative increas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otal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7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Canda 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Canda&lt;/Author&gt;&lt;Year&gt;2018&lt;/Year&gt;&lt;RecNum&gt;50&lt;/RecNum&gt;&lt;DisplayText&gt;[18]&lt;/DisplayText&gt;&lt;record&gt;&lt;rec-number&gt;50&lt;/rec-number&gt;&lt;foreign-keys&gt;&lt;key app="EN" db-id="pae9z220kvesd5e2p2spe09vwdxzswfexse9" timestamp="1546535685"&gt;50&lt;/key&gt;&lt;/foreign-keys&gt;&lt;ref-type name="Journal Article"&gt;17&lt;/ref-type&gt;&lt;contributors&gt;&lt;authors&gt;&lt;author&gt;Canda, A. E.&lt;/author&gt;&lt;author&gt;Terzi, C.&lt;/author&gt;&lt;author&gt;Agalar, C.&lt;/author&gt;&lt;author&gt;Egeli, T.&lt;/author&gt;&lt;author&gt;Arslan, C.&lt;/author&gt;&lt;author&gt;Altay, C.&lt;/author&gt;&lt;author&gt;Obuz, F.&lt;/author&gt;&lt;/authors&gt;&lt;/contributors&gt;&lt;auth-address&gt;Department of Surgery, Dokuz Eylul University School of Medicine, Izmir, Turkey. emre.canda@deu.edu.tr.&amp;#xD;Department of Surgery, Dokuz Eylul University School of Medicine, Izmir, Turkey.&amp;#xD;Department of Radiodiagnostics, Dokuz Eylul University School of Medicine, Izmir, Turkey.&lt;/auth-address&gt;&lt;titles&gt;&lt;title&gt;Preventing parastomal hernia with modified stapled mesh stoma reinforcement technique (SMART) in patients who underwent surgery for rectal cancer: a case-control study&lt;/title&gt;&lt;secondary-title&gt;Hernia&lt;/secondary-title&gt;&lt;/titles&gt;&lt;periodical&gt;&lt;full-title&gt;Hernia&lt;/full-title&gt;&lt;abbr-1&gt;Hernia&lt;/abbr-1&gt;&lt;/periodical&gt;&lt;pages&gt;379-384&lt;/pages&gt;&lt;volume&gt;22&lt;/volume&gt;&lt;number&gt;2&lt;/number&gt;&lt;edition&gt;2018/01/07&lt;/edition&gt;&lt;dates&gt;&lt;year&gt;2018&lt;/year&gt;&lt;pub-dates&gt;&lt;date&gt;Apr&lt;/date&gt;&lt;/pub-dates&gt;&lt;/dates&gt;&lt;isbn&gt;1248-9204 (Electronic)&amp;#xD;1248-9204 (Linking)&lt;/isbn&gt;&lt;accession-num&gt;29305784&lt;/accession-num&gt;&lt;urls&gt;&lt;related-urls&gt;&lt;url&gt;https://www.ncbi.nlm.nih.gov/pubmed/29305784&lt;/url&gt;&lt;/related-urls&gt;&lt;/urls&gt;&lt;electronic-resource-num&gt;10.1007/s10029-017-1723-7&amp;#xD;10.1007/s10029-017-1723-7 [pii]&lt;/electronic-resource-num&gt;&lt;language&gt;eng&lt;/language&gt;&lt;/record&gt;&lt;/Cite&gt;&lt;/EndNote&gt;</w:instrTex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/>
              </w:rPr>
              <w:t>[18]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isk of bias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+</w:t>
            </w:r>
          </w:p>
        </w:tc>
        <w:tc>
          <w:tcPr>
            <w:tcW w:w="18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 x 4 Table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Level of evidenc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b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E +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E -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otal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2%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T +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5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9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8%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T -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8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elative increas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27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otal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5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7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Cingi 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Cingi&lt;/Author&gt;&lt;Year&gt;2006&lt;/Year&gt;&lt;RecNum&gt;51&lt;/RecNum&gt;&lt;DisplayText&gt;[19]&lt;/DisplayText&gt;&lt;record&gt;&lt;rec-number&gt;51&lt;/rec-number&gt;&lt;foreign-keys&gt;&lt;key app="EN" db-id="pae9z220kvesd5e2p2spe09vwdxzswfexse9" timestamp="1546535755"&gt;51&lt;/key&gt;&lt;/foreign-keys&gt;&lt;ref-type name="Journal Article"&gt;17&lt;/ref-type&gt;&lt;contributors&gt;&lt;authors&gt;&lt;author&gt;Cingi, A.&lt;/author&gt;&lt;author&gt;Cakir, T.&lt;/author&gt;&lt;author&gt;Sever, A.&lt;/author&gt;&lt;author&gt;Aktan, A. O.&lt;/author&gt;&lt;/authors&gt;&lt;/contributors&gt;&lt;auth-address&gt;Department of General Surgery, Marmara University Hospital, Istanbul 34662, Turkey.&lt;/auth-address&gt;&lt;titles&gt;&lt;title&gt;Enterostomy site hernias: a clinical and computerized tomographic evaluation&lt;/title&gt;&lt;secondary-title&gt;Dis Colon Rectum&lt;/secondary-title&gt;&lt;/titles&gt;&lt;periodical&gt;&lt;full-title&gt;Diseases of the Colon &amp;amp; Rectum&lt;/full-title&gt;&lt;abbr-1&gt;Dis Colon Rectum&lt;/abbr-1&gt;&lt;/periodical&gt;&lt;pages&gt;1559-63&lt;/pages&gt;&lt;volume&gt;49&lt;/volume&gt;&lt;number&gt;10&lt;/number&gt;&lt;edition&gt;2006/11/23&lt;/edition&gt;&lt;keywords&gt;&lt;keyword&gt;*Enterostomy&lt;/keyword&gt;&lt;keyword&gt;Female&lt;/keyword&gt;&lt;keyword&gt;Hernia/*diagnostic imaging/epidemiology/etiology&lt;/keyword&gt;&lt;keyword&gt;Humans&lt;/keyword&gt;&lt;keyword&gt;Male&lt;/keyword&gt;&lt;keyword&gt;Middle Aged&lt;/keyword&gt;&lt;keyword&gt;Physical Examination&lt;/keyword&gt;&lt;keyword&gt;Postoperative Complications/*diagnostic imaging/epidemiology&lt;/keyword&gt;&lt;keyword&gt;Risk Factors&lt;/keyword&gt;&lt;keyword&gt;Sensitivity and Specificity&lt;/keyword&gt;&lt;keyword&gt;Tomography, X-Ray Computed&lt;/keyword&gt;&lt;/keywords&gt;&lt;dates&gt;&lt;year&gt;2006&lt;/year&gt;&lt;pub-dates&gt;&lt;date&gt;Oct&lt;/date&gt;&lt;/pub-dates&gt;&lt;/dates&gt;&lt;isbn&gt;0012-3706 (Print)&amp;#xD;0012-3706 (Linking)&lt;/isbn&gt;&lt;accession-num&gt;17120189&lt;/accession-num&gt;&lt;urls&gt;&lt;related-urls&gt;&lt;url&gt;https://www.ncbi.nlm.nih.gov/pubmed/17120189&lt;/url&gt;&lt;/related-urls&gt;&lt;/urls&gt;&lt;electronic-resource-num&gt;10.1007/s10350-006-0681-4&lt;/electronic-resource-num&gt;&lt;language&gt;eng&lt;/language&gt;&lt;/record&gt;&lt;/Cite&gt;&lt;/EndNote&gt;</w:instrTex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/>
              </w:rPr>
              <w:t>[19]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isk of bias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+</w:t>
            </w:r>
          </w:p>
        </w:tc>
        <w:tc>
          <w:tcPr>
            <w:tcW w:w="18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 x 4 Table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Level of evidenc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b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E +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E -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otal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2%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T +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2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8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6%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CT - 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elative increas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5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otal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2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1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Conde-Muino 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Db25kZS1NdWlubzwvQXV0aG9yPjxZZWFyPjIwMTc8L1ll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Db25kZS1NdWlubzwvQXV0aG9yPjxZZWFyPjIwMTc8L1ll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end"/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/>
              </w:rPr>
              <w:t>[20]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isk of bias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++++</w:t>
            </w:r>
          </w:p>
        </w:tc>
        <w:tc>
          <w:tcPr>
            <w:tcW w:w="18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 x 4 Table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Level of evidenc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b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E +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E -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otal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%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T +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%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CT - 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9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elative increas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.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otal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1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Etherington 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Etherington&lt;/Author&gt;&lt;Year&gt;1990&lt;/Year&gt;&lt;RecNum&gt;56&lt;/RecNum&gt;&lt;DisplayText&gt;[33]&lt;/DisplayText&gt;&lt;record&gt;&lt;rec-number&gt;56&lt;/rec-number&gt;&lt;foreign-keys&gt;&lt;key app="EN" db-id="pae9z220kvesd5e2p2spe09vwdxzswfexse9" timestamp="1546535914"&gt;56&lt;/key&gt;&lt;/foreign-keys&gt;&lt;ref-type name="Journal Article"&gt;17&lt;/ref-type&gt;&lt;contributors&gt;&lt;authors&gt;&lt;author&gt;Etherington, R. J.&lt;/author&gt;&lt;author&gt;Williams, J. G.&lt;/author&gt;&lt;author&gt;Hayward, M. W.&lt;/author&gt;&lt;author&gt;Hughes, L. E.&lt;/author&gt;&lt;/authors&gt;&lt;/contributors&gt;&lt;auth-address&gt;Department of Diagnostic Radiology, University Hospital of Wales, Cardiff.&lt;/auth-address&gt;&lt;titles&gt;&lt;title&gt;Demonstration of para-ileostomy herniation using computed tomography&lt;/title&gt;&lt;secondary-title&gt;Clin Radiol&lt;/secondary-title&gt;&lt;/titles&gt;&lt;periodical&gt;&lt;full-title&gt;Clin Radiol&lt;/full-title&gt;&lt;/periodical&gt;&lt;pages&gt;333-6&lt;/pages&gt;&lt;volume&gt;41&lt;/volume&gt;&lt;number&gt;5&lt;/number&gt;&lt;edition&gt;1990/05/01&lt;/edition&gt;&lt;keywords&gt;&lt;keyword&gt;Adult&lt;/keyword&gt;&lt;keyword&gt;Aged&lt;/keyword&gt;&lt;keyword&gt;Female&lt;/keyword&gt;&lt;keyword&gt;Hernia, Ventral/*diagnostic imaging/etiology/pathology&lt;/keyword&gt;&lt;keyword&gt;Humans&lt;/keyword&gt;&lt;keyword&gt;Ileostomy/*adverse effects&lt;/keyword&gt;&lt;keyword&gt;Intestine, Small/diagnostic imaging/pathology&lt;/keyword&gt;&lt;keyword&gt;Male&lt;/keyword&gt;&lt;keyword&gt;Middle Aged&lt;/keyword&gt;&lt;keyword&gt;*Tomography, X-Ray Computed&lt;/keyword&gt;&lt;/keywords&gt;&lt;dates&gt;&lt;year&gt;1990&lt;/year&gt;&lt;pub-dates&gt;&lt;date&gt;May&lt;/date&gt;&lt;/pub-dates&gt;&lt;/dates&gt;&lt;isbn&gt;0009-9260 (Print)&amp;#xD;0009-9260 (Linking)&lt;/isbn&gt;&lt;accession-num&gt;2354601&lt;/accession-num&gt;&lt;urls&gt;&lt;related-urls&gt;&lt;url&gt;https://www.ncbi.nlm.nih.gov/pubmed/2354601&lt;/url&gt;&lt;/related-urls&gt;&lt;/urls&gt;&lt;language&gt;eng&lt;/language&gt;&lt;/record&gt;&lt;/Cite&gt;&lt;/EndNote&gt;</w:instrTex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/>
              </w:rPr>
              <w:t>[33]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isk of bias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+++</w:t>
            </w:r>
          </w:p>
        </w:tc>
        <w:tc>
          <w:tcPr>
            <w:tcW w:w="18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 x 4 Table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Level of evidenc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E +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E -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otal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9%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T +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0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6%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CT - 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8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elative increas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25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otal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8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Hauters 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IYXV0ZXJzPC9BdXRob3I+PFllYXI+MjAxNjwvWWVhcj48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IYXV0ZXJzPC9BdXRob3I+PFllYXI+MjAxNjwvWWVhcj48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end"/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/>
              </w:rPr>
              <w:t>[40]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isk of bias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++</w:t>
            </w:r>
          </w:p>
        </w:tc>
        <w:tc>
          <w:tcPr>
            <w:tcW w:w="18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 x 4 Table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Level of evidenc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b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E +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E -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otal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%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T +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%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CT - 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7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elative increas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.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otal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9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Hino 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IaW5vPC9BdXRob3I+PFllYXI+MjAxNzwvWWVhcj48UmVj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IaW5vPC9BdXRob3I+PFllYXI+MjAxNzwvWWVhcj48UmVj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end"/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/>
              </w:rPr>
              <w:t>[23]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isk of bias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+++</w:t>
            </w:r>
          </w:p>
        </w:tc>
        <w:tc>
          <w:tcPr>
            <w:tcW w:w="18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 x 4 Table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Level of evidenc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b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E +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E -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otal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%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T +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6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6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7%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CT - 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2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3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elative increas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93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otal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8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9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lastRenderedPageBreak/>
              <w:t xml:space="preserve">Hong 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Hong&lt;/Author&gt;&lt;Year&gt;2013&lt;/Year&gt;&lt;RecNum&gt;64&lt;/RecNum&gt;&lt;DisplayText&gt;[24]&lt;/DisplayText&gt;&lt;record&gt;&lt;rec-number&gt;64&lt;/rec-number&gt;&lt;foreign-keys&gt;&lt;key app="EN" db-id="pae9z220kvesd5e2p2spe09vwdxzswfexse9" timestamp="1546536194"&gt;64&lt;/key&gt;&lt;/foreign-keys&gt;&lt;ref-type name="Journal Article"&gt;17&lt;/ref-type&gt;&lt;contributors&gt;&lt;authors&gt;&lt;author&gt;Hong, S. Y.&lt;/author&gt;&lt;author&gt;Oh, S. Y.&lt;/author&gt;&lt;author&gt;Lee, J. H.&lt;/author&gt;&lt;author&gt;Kim, D. Y.&lt;/author&gt;&lt;author&gt;Suh, K. W.&lt;/author&gt;&lt;/authors&gt;&lt;/contributors&gt;&lt;auth-address&gt;Department of Surgery, Ajou University School of Medicine, Suwon, Korea.&lt;/auth-address&gt;&lt;titles&gt;&lt;title&gt;Risk factors for parastomal hernia: based on radiological definition&lt;/title&gt;&lt;secondary-title&gt;J Korean Surg Soc&lt;/secondary-title&gt;&lt;/titles&gt;&lt;periodical&gt;&lt;full-title&gt;J Korean Surg Soc&lt;/full-title&gt;&lt;/periodical&gt;&lt;pages&gt;43-7&lt;/pages&gt;&lt;volume&gt;84&lt;/volume&gt;&lt;number&gt;1&lt;/number&gt;&lt;edition&gt;2013/01/17&lt;/edition&gt;&lt;dates&gt;&lt;year&gt;2013&lt;/year&gt;&lt;pub-dates&gt;&lt;date&gt;Jan&lt;/date&gt;&lt;/pub-dates&gt;&lt;/dates&gt;&lt;isbn&gt;2233-7903 (Print)&amp;#xD;1226-0053 (Linking)&lt;/isbn&gt;&lt;accession-num&gt;23323235&lt;/accession-num&gt;&lt;urls&gt;&lt;related-urls&gt;&lt;url&gt;https://www.ncbi.nlm.nih.gov/pubmed/23323235&lt;/url&gt;&lt;/related-urls&gt;&lt;/urls&gt;&lt;custom2&gt;3539109&lt;/custom2&gt;&lt;electronic-resource-num&gt;10.4174/jkss.2013.84.1.43&lt;/electronic-resource-num&gt;&lt;language&gt;eng&lt;/language&gt;&lt;/record&gt;&lt;/Cite&gt;&lt;/EndNote&gt;</w:instrTex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/>
              </w:rPr>
              <w:t>[24]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isk of bias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++</w:t>
            </w:r>
          </w:p>
        </w:tc>
        <w:tc>
          <w:tcPr>
            <w:tcW w:w="18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 x 4 Table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Level of evidenc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b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E +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E -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otal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7%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T +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9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6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3%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CT - 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2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elative increas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24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otal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9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08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Köhler 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Lb2hsZXI8L0F1dGhvcj48WWVhcj4yMDE2PC9ZZWFyPjxS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Lb2hsZXI8L0F1dGhvcj48WWVhcj4yMDE2PC9ZZWFyPjxS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end"/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/>
              </w:rPr>
              <w:t>[38]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isk of bias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</w:t>
            </w:r>
          </w:p>
        </w:tc>
        <w:tc>
          <w:tcPr>
            <w:tcW w:w="18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 x 4 Table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Level of evidenc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b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E +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E -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otal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%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T +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%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CT - 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8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elative increas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.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otal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1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Lambrecht 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MYW1icmVjaHQ8L0F1dGhvcj48WWVhcj4yMDE1PC9ZZWFy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MYW1icmVjaHQ8L0F1dGhvcj48WWVhcj4yMDE1PC9ZZWFy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end"/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/>
              </w:rPr>
              <w:t>[32]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isk of bias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++++</w:t>
            </w:r>
          </w:p>
        </w:tc>
        <w:tc>
          <w:tcPr>
            <w:tcW w:w="18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 x 4 Table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Level of evidenc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b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E +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E -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otal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4%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T +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9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3%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CT - 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9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elative increas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36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otal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4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8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Moreno-Matias 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Moreno-Matias&lt;/Author&gt;&lt;Year&gt;2009&lt;/Year&gt;&lt;RecNum&gt;68&lt;/RecNum&gt;&lt;DisplayText&gt;[26]&lt;/DisplayText&gt;&lt;record&gt;&lt;rec-number&gt;68&lt;/rec-number&gt;&lt;foreign-keys&gt;&lt;key app="EN" db-id="pae9z220kvesd5e2p2spe09vwdxzswfexse9" timestamp="1546536398"&gt;68&lt;/key&gt;&lt;/foreign-keys&gt;&lt;ref-type name="Journal Article"&gt;17&lt;/ref-type&gt;&lt;contributors&gt;&lt;authors&gt;&lt;author&gt;Moreno-Matias, J.&lt;/author&gt;&lt;author&gt;Serra-Aracil, X.&lt;/author&gt;&lt;author&gt;Darnell-Martin, A.&lt;/author&gt;&lt;author&gt;Bombardo-Junca, J.&lt;/author&gt;&lt;author&gt;Mora-Lopez, L.&lt;/author&gt;&lt;author&gt;Alcantara-Moral, M.&lt;/author&gt;&lt;author&gt;Rebasa, P.&lt;/author&gt;&lt;author&gt;Ayguavives-Garnica, I.&lt;/author&gt;&lt;author&gt;Navarro-Soto, S.&lt;/author&gt;&lt;/authors&gt;&lt;/contributors&gt;&lt;auth-address&gt;Servei de Cirurgia General i del Aparell Digestiu, Corpotacio Sanitaria del Parc Tauli, Sabadell, Spain. jmoreno@aecirujanos.es&lt;/auth-address&gt;&lt;titles&gt;&lt;title&gt;The prevalence of parastomal hernia after formation of an end colostomy. A new clinico-radiological classification&lt;/title&gt;&lt;secondary-title&gt;Colorectal Dis&lt;/secondary-title&gt;&lt;/titles&gt;&lt;periodical&gt;&lt;full-title&gt;Colorectal Dis&lt;/full-title&gt;&lt;abbr-1&gt;Colorectal Disease&lt;/abbr-1&gt;&lt;/periodical&gt;&lt;pages&gt;173-7&lt;/pages&gt;&lt;volume&gt;11&lt;/volume&gt;&lt;number&gt;2&lt;/number&gt;&lt;edition&gt;2008/05/09&lt;/edition&gt;&lt;keywords&gt;&lt;keyword&gt;Aged&lt;/keyword&gt;&lt;keyword&gt;Cohort Studies&lt;/keyword&gt;&lt;keyword&gt;Colostomy/*adverse effects&lt;/keyword&gt;&lt;keyword&gt;Cross-Sectional Studies&lt;/keyword&gt;&lt;keyword&gt;Female&lt;/keyword&gt;&lt;keyword&gt;Hernia, Ventral/*diagnosis/epidemiology/etiology&lt;/keyword&gt;&lt;keyword&gt;Humans&lt;/keyword&gt;&lt;keyword&gt;Male&lt;/keyword&gt;&lt;keyword&gt;Prevalence&lt;/keyword&gt;&lt;keyword&gt;Tomography, X-Ray Computed&lt;/keyword&gt;&lt;/keywords&gt;&lt;dates&gt;&lt;year&gt;2009&lt;/year&gt;&lt;pub-dates&gt;&lt;date&gt;Feb&lt;/date&gt;&lt;/pub-dates&gt;&lt;/dates&gt;&lt;isbn&gt;1463-1318 (Electronic)&amp;#xD;1462-8910 (Linking)&lt;/isbn&gt;&lt;accession-num&gt;18462232&lt;/accession-num&gt;&lt;urls&gt;&lt;related-urls&gt;&lt;url&gt;https://www.ncbi.nlm.nih.gov/pubmed/18462232&lt;/url&gt;&lt;/related-urls&gt;&lt;/urls&gt;&lt;electronic-resource-num&gt;CDI1564 [pii]&amp;#xD;10.1111/j.1463-1318.2008.01564.x&lt;/electronic-resource-num&gt;&lt;language&gt;eng&lt;/language&gt;&lt;/record&gt;&lt;/Cite&gt;&lt;/EndNote&gt;</w:instrTex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/>
              </w:rPr>
              <w:t>[26]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isk of bias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++++</w:t>
            </w:r>
          </w:p>
        </w:tc>
        <w:tc>
          <w:tcPr>
            <w:tcW w:w="18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 x 4 Table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Level of evidenc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b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E +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E -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otal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4%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T +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3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5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7%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CT - 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0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elative increas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06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otal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3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5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Näsvall 2017 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Nasvall&lt;/Author&gt;&lt;Year&gt;2017&lt;/Year&gt;&lt;RecNum&gt;70&lt;/RecNum&gt;&lt;DisplayText&gt;[39]&lt;/DisplayText&gt;&lt;record&gt;&lt;rec-number&gt;70&lt;/rec-number&gt;&lt;foreign-keys&gt;&lt;key app="EN" db-id="pae9z220kvesd5e2p2spe09vwdxzswfexse9" timestamp="1546536577"&gt;70&lt;/key&gt;&lt;/foreign-keys&gt;&lt;ref-type name="Journal Article"&gt;17&lt;/ref-type&gt;&lt;contributors&gt;&lt;authors&gt;&lt;author&gt;Nasvall, P.&lt;/author&gt;&lt;author&gt;Rutegard, J.&lt;/author&gt;&lt;author&gt;Dahlberg, M.&lt;/author&gt;&lt;author&gt;Gunnarsson, U.&lt;/author&gt;&lt;author&gt;Strigard, K.&lt;/author&gt;&lt;/authors&gt;&lt;/contributors&gt;&lt;auth-address&gt;Department of Surgery, Sunderby Hospital, Umea University, Lulea, Sweden.&amp;#xD;Department of Surgery and Perioperative Sciences, Umea University, Umea, Sweden.&lt;/auth-address&gt;&lt;titles&gt;&lt;title&gt;Parastomal Hernia Repair with Intraperitoneal Mesh&lt;/title&gt;&lt;secondary-title&gt;Surg Res Pract&lt;/secondary-title&gt;&lt;/titles&gt;&lt;periodical&gt;&lt;full-title&gt;Surg Res Pract&lt;/full-title&gt;&lt;/periodical&gt;&lt;pages&gt;8597463&lt;/pages&gt;&lt;volume&gt;2017&lt;/volume&gt;&lt;edition&gt;2017/12/06&lt;/edition&gt;&lt;dates&gt;&lt;year&gt;2017&lt;/year&gt;&lt;/dates&gt;&lt;isbn&gt;2356-7759 (Print)&amp;#xD;2356-6124 (Linking)&lt;/isbn&gt;&lt;accession-num&gt;29204515&lt;/accession-num&gt;&lt;urls&gt;&lt;related-urls&gt;&lt;url&gt;https://www.ncbi.nlm.nih.gov/pubmed/29204515&lt;/url&gt;&lt;/related-urls&gt;&lt;/urls&gt;&lt;custom2&gt;5674517&lt;/custom2&gt;&lt;electronic-resource-num&gt;10.1155/2017/8597463&lt;/electronic-resource-num&gt;&lt;language&gt;eng&lt;/language&gt;&lt;/record&gt;&lt;/Cite&gt;&lt;/EndNote&gt;</w:instrTex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/>
              </w:rPr>
              <w:t>[39]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isk of bias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</w:t>
            </w:r>
          </w:p>
        </w:tc>
        <w:tc>
          <w:tcPr>
            <w:tcW w:w="18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 x 4 Table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Level of evidenc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b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E +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E -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otal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2%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T +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5%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CT - 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0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elative increas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64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otal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1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7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Seo 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Seo&lt;/Author&gt;&lt;Year&gt;2011&lt;/Year&gt;&lt;RecNum&gt;74&lt;/RecNum&gt;&lt;DisplayText&gt;[28]&lt;/DisplayText&gt;&lt;record&gt;&lt;rec-number&gt;74&lt;/rec-number&gt;&lt;foreign-keys&gt;&lt;key app="EN" db-id="pae9z220kvesd5e2p2spe09vwdxzswfexse9" timestamp="1546536820"&gt;74&lt;/key&gt;&lt;/foreign-keys&gt;&lt;ref-type name="Journal Article"&gt;17&lt;/ref-type&gt;&lt;contributors&gt;&lt;authors&gt;&lt;author&gt;Seo, S. H.&lt;/author&gt;&lt;author&gt;Kim, H. J.&lt;/author&gt;&lt;author&gt;Oh, S. Y.&lt;/author&gt;&lt;author&gt;Lee, J. H.&lt;/author&gt;&lt;author&gt;Suh, K. W.&lt;/author&gt;&lt;/authors&gt;&lt;/contributors&gt;&lt;auth-address&gt;Department of Surgery, Ajou University School of Medicine, Suwon, Korea.&lt;/auth-address&gt;&lt;titles&gt;&lt;title&gt;Computed tomography classification for parastomal hernia&lt;/title&gt;&lt;secondary-title&gt;J Korean Surg Soc&lt;/secondary-title&gt;&lt;/titles&gt;&lt;periodical&gt;&lt;full-title&gt;J Korean Surg Soc&lt;/full-title&gt;&lt;/periodical&gt;&lt;pages&gt;111-4&lt;/pages&gt;&lt;volume&gt;81&lt;/volume&gt;&lt;number&gt;2&lt;/number&gt;&lt;edition&gt;2011/11/09&lt;/edition&gt;&lt;dates&gt;&lt;year&gt;2011&lt;/year&gt;&lt;pub-dates&gt;&lt;date&gt;Aug&lt;/date&gt;&lt;/pub-dates&gt;&lt;/dates&gt;&lt;isbn&gt;2093-0488 (Electronic)&amp;#xD;1226-0053 (Linking)&lt;/isbn&gt;&lt;accession-num&gt;22066109&lt;/accession-num&gt;&lt;urls&gt;&lt;related-urls&gt;&lt;url&gt;https://www.ncbi.nlm.nih.gov/pubmed/22066109&lt;/url&gt;&lt;/related-urls&gt;&lt;/urls&gt;&lt;custom2&gt;3204567&lt;/custom2&gt;&lt;electronic-resource-num&gt;10.4174/jkss.2011.81.2.111&lt;/electronic-resource-num&gt;&lt;language&gt;eng&lt;/language&gt;&lt;/record&gt;&lt;/Cite&gt;&lt;/EndNote&gt;</w:instrTex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/>
              </w:rPr>
              <w:t>[28]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isk of bias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++</w:t>
            </w:r>
          </w:p>
        </w:tc>
        <w:tc>
          <w:tcPr>
            <w:tcW w:w="18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 x 4 Table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Level of evidenc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b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E +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E -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otal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4%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T +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4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9%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CT - 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9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elative increas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otal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3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Serra-Aracil 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TZXJyYS1BcmFjaWw8L0F1dGhvcj48WWVhcj4yMDA5PC9Z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TZXJyYS1BcmFjaWw8L0F1dGhvcj48WWVhcj4yMDA5PC9Z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end"/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/>
              </w:rPr>
              <w:t>[42]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isk of bias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+++</w:t>
            </w:r>
          </w:p>
        </w:tc>
        <w:tc>
          <w:tcPr>
            <w:tcW w:w="18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 x 4 Table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Level of evidenc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b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E +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E -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otal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8%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T +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5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8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3%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CT - 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6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elative increas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otal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5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4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  <w:p w:rsidR="00CF6885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  <w:p w:rsidR="00CF6885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  <w:p w:rsidR="00CF6885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  <w:p w:rsidR="00CF6885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  <w:p w:rsidR="00CF6885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lastRenderedPageBreak/>
              <w:t xml:space="preserve">Veirimaa 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WaWVyaW1hYTwvQXV0aG9yPjxZZWFyPjIwMTU8L1llYXI+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WaWVyaW1hYTwvQXV0aG9yPjxZZWFyPjIwMTU8L1llYXI+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end"/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/>
              </w:rPr>
              <w:t>[2]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isk of bias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+++</w:t>
            </w:r>
          </w:p>
        </w:tc>
        <w:tc>
          <w:tcPr>
            <w:tcW w:w="18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 x 4 Table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Level of evidenc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b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E +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E -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otal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5%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T +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7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3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9%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CT - 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4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elative increas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94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otal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7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7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Fleshman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val="en-US"/>
              </w:rPr>
              <w:t>a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GbGVzaG1hbjwvQXV0aG9yPjxZZWFyPjIwMTQ8L1llYXI+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GbGVzaG1hbjwvQXV0aG9yPjxZZWFyPjIwMTQ8L1llYXI+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end"/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/>
              </w:rPr>
              <w:t>[34]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isk of bias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Level of evidenc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b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3%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1%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Ihnát 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Ihnat&lt;/Author&gt;&lt;Year&gt;2018&lt;/Year&gt;&lt;RecNum&gt;89&lt;/RecNum&gt;&lt;DisplayText&gt;[43]&lt;/DisplayText&gt;&lt;record&gt;&lt;rec-number&gt;89&lt;/rec-number&gt;&lt;foreign-keys&gt;&lt;key app="EN" db-id="pae9z220kvesd5e2p2spe09vwdxzswfexse9" timestamp="1555069956"&gt;89&lt;/key&gt;&lt;/foreign-keys&gt;&lt;ref-type name="Journal Article"&gt;17&lt;/ref-type&gt;&lt;contributors&gt;&lt;authors&gt;&lt;author&gt;Ihnat, P.&lt;/author&gt;&lt;author&gt;Tulinsky, L.&lt;/author&gt;&lt;author&gt;Jonszta, T.&lt;/author&gt;&lt;author&gt;Koscielnik, P.&lt;/author&gt;&lt;author&gt;Ihnat Rudinska, L.&lt;/author&gt;&lt;author&gt;Penka, I.&lt;/author&gt;&lt;/authors&gt;&lt;/contributors&gt;&lt;auth-address&gt;Department of Surgery, University Hospital Ostrava, 17. listopadu 1790, 708 52, Ostrava, Czech Republic. peterihnat@yahoo.com.&amp;#xD;Department of Surgical Studies, Faculty of Medicine, University of Ostrava, Syllabova 19, 703 00, Ostrava, Czech Republic. peterihnat@yahoo.com.&amp;#xD;Department of Surgery, University Hospital Ostrava, 17. listopadu 1790, 708 52, Ostrava, Czech Republic.&amp;#xD;Department of Surgical Studies, Faculty of Medicine, University of Ostrava, Syllabova 19, 703 00, Ostrava, Czech Republic.&amp;#xD;Department of Radiology, University Hospital Ostrava, 17. listopadu 1790, 708 52, Ostrava, Czech Republic.&amp;#xD;Department of Forensic Medicine, University Hospital Ostrava, 17. listopadu 1790, 708 52, Ostrava, Czech Republic.&lt;/auth-address&gt;&lt;titles&gt;&lt;title&gt;Parastomal and incisional hernia following laparoscopic/open abdominoperineal resection: is there a real difference?&lt;/title&gt;&lt;secondary-title&gt;Surg Endosc&lt;/secondary-title&gt;&lt;/titles&gt;&lt;periodical&gt;&lt;full-title&gt;Surg Endosc&lt;/full-title&gt;&lt;/periodical&gt;&lt;edition&gt;2018/09/23&lt;/edition&gt;&lt;dates&gt;&lt;year&gt;2018&lt;/year&gt;&lt;pub-dates&gt;&lt;date&gt;Sep 21&lt;/date&gt;&lt;/pub-dates&gt;&lt;/dates&gt;&lt;isbn&gt;1432-2218 (Electronic)&amp;#xD;0930-2794 (Linking)&lt;/isbn&gt;&lt;accession-num&gt;30242466&lt;/accession-num&gt;&lt;urls&gt;&lt;related-urls&gt;&lt;url&gt;https://www.ncbi.nlm.nih.gov/pubmed/30242466&lt;/url&gt;&lt;/related-urls&gt;&lt;/urls&gt;&lt;electronic-resource-num&gt;10.1007/s00464-018-6453-0&amp;#xD;10.1007/s00464-018-6453-0 [pii]&lt;/electronic-resource-num&gt;&lt;language&gt;eng&lt;/language&gt;&lt;/record&gt;&lt;/Cite&gt;&lt;/EndNote&gt;</w:instrTex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/>
              </w:rPr>
              <w:t>[43]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isk of bias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+++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Level of evidenc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b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8%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3%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Nikberg 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Nikberg&lt;/Author&gt;&lt;Year&gt;2015&lt;/Year&gt;&lt;RecNum&gt;72&lt;/RecNum&gt;&lt;DisplayText&gt;[27]&lt;/DisplayText&gt;&lt;record&gt;&lt;rec-number&gt;72&lt;/rec-number&gt;&lt;foreign-keys&gt;&lt;key app="EN" db-id="pae9z220kvesd5e2p2spe09vwdxzswfexse9" timestamp="1546536629"&gt;72&lt;/key&gt;&lt;/foreign-keys&gt;&lt;ref-type name="Journal Article"&gt;17&lt;/ref-type&gt;&lt;contributors&gt;&lt;authors&gt;&lt;author&gt;Nikberg, M.&lt;/author&gt;&lt;author&gt;Sverrisson, I.&lt;/author&gt;&lt;author&gt;Tsimogiannis, K.&lt;/author&gt;&lt;author&gt;Chabok, A.&lt;/author&gt;&lt;author&gt;Smedh, K.&lt;/author&gt;&lt;/authors&gt;&lt;/contributors&gt;&lt;auth-address&gt;Department of Surgery, Vastmanland&amp;apos;s Hospital Vasteras, 721 89, Vasteras, Sweden, maziar.nikberg@ltv.se.&lt;/auth-address&gt;&lt;titles&gt;&lt;title&gt;Prophylactic stoma mesh did not prevent parastomal hernias&lt;/title&gt;&lt;secondary-title&gt;Int J Colorectal Dis&lt;/secondary-title&gt;&lt;/titles&gt;&lt;periodical&gt;&lt;full-title&gt;Int J Colorectal Dis&lt;/full-title&gt;&lt;abbr-1&gt;International Journal of Colorectal Disease&lt;/abbr-1&gt;&lt;/periodical&gt;&lt;pages&gt;1217-22&lt;/pages&gt;&lt;volume&gt;30&lt;/volume&gt;&lt;number&gt;9&lt;/number&gt;&lt;edition&gt;2015/06/24&lt;/edition&gt;&lt;keywords&gt;&lt;keyword&gt;Adult&lt;/keyword&gt;&lt;keyword&gt;Aged&lt;/keyword&gt;&lt;keyword&gt;Aged, 80 and over&lt;/keyword&gt;&lt;keyword&gt;Body Mass Index&lt;/keyword&gt;&lt;keyword&gt;Colostomy/*adverse effects&lt;/keyword&gt;&lt;keyword&gt;Female&lt;/keyword&gt;&lt;keyword&gt;Follow-Up Studies&lt;/keyword&gt;&lt;keyword&gt;Hernia, Abdominal/diagnostic imaging/*etiology/*prevention &amp;amp; control&lt;/keyword&gt;&lt;keyword&gt;Humans&lt;/keyword&gt;&lt;keyword&gt;Male&lt;/keyword&gt;&lt;keyword&gt;Middle Aged&lt;/keyword&gt;&lt;keyword&gt;Radiography&lt;/keyword&gt;&lt;keyword&gt;Rectal Neoplasms/*surgery&lt;/keyword&gt;&lt;keyword&gt;Retrospective Studies&lt;/keyword&gt;&lt;keyword&gt;Risk Factors&lt;/keyword&gt;&lt;keyword&gt;*Surgical Mesh&lt;/keyword&gt;&lt;/keywords&gt;&lt;dates&gt;&lt;year&gt;2015&lt;/year&gt;&lt;pub-dates&gt;&lt;date&gt;Sep&lt;/date&gt;&lt;/pub-dates&gt;&lt;/dates&gt;&lt;isbn&gt;1432-1262 (Electronic)&amp;#xD;0179-1958 (Linking)&lt;/isbn&gt;&lt;accession-num&gt;26099319&lt;/accession-num&gt;&lt;urls&gt;&lt;related-urls&gt;&lt;url&gt;https://www.ncbi.nlm.nih.gov/pubmed/26099319&lt;/url&gt;&lt;/related-urls&gt;&lt;/urls&gt;&lt;electronic-resource-num&gt;10.1007/s00384-015-2293-8&lt;/electronic-resource-num&gt;&lt;language&gt;eng&lt;/language&gt;&lt;/record&gt;&lt;/Cite&gt;&lt;/EndNote&gt;</w:instrTex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/>
              </w:rPr>
              <w:t>[27]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isk of bias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Level of evidenc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2b 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5%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3%</w:t>
            </w:r>
          </w:p>
        </w:tc>
        <w:tc>
          <w:tcPr>
            <w:tcW w:w="374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41 CT of 187 patients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Odensten 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Odensten&lt;/Author&gt;&lt;Year&gt;2017&lt;/Year&gt;&lt;RecNum&gt;71&lt;/RecNum&gt;&lt;DisplayText&gt;[41]&lt;/DisplayText&gt;&lt;record&gt;&lt;rec-number&gt;71&lt;/rec-number&gt;&lt;foreign-keys&gt;&lt;key app="EN" db-id="pae9z220kvesd5e2p2spe09vwdxzswfexse9" timestamp="1546536578"&gt;71&lt;/key&gt;&lt;/foreign-keys&gt;&lt;ref-type name="Journal Article"&gt;17&lt;/ref-type&gt;&lt;contributors&gt;&lt;authors&gt;&lt;author&gt;Odensten, C.&lt;/author&gt;&lt;author&gt;Strigard, K.&lt;/author&gt;&lt;author&gt;Rutegard, J.&lt;/author&gt;&lt;author&gt;Dahlberg, M.&lt;/author&gt;&lt;author&gt;Stahle, U.&lt;/author&gt;&lt;author&gt;Gunnarsson, U.&lt;/author&gt;&lt;author&gt;Nasvall, P.&lt;/author&gt;&lt;/authors&gt;&lt;/contributors&gt;&lt;auth-address&gt;*Department of Surgical and Perioperative Sciences, Umea University, Lulea, Sweden daggerSunderby Research Unit, Umea University, Lulea, Sweden double daggerDepartment of Imaging and Physiology, Karolinska University Hospital, Lulea, Sweden.&lt;/auth-address&gt;&lt;titles&gt;&lt;title&gt;Use of Prophylactic Mesh When Creating a Colostomy Does Not Prevent Parastomal Hernia: A Randomized Controlled Trial-STOMAMESH&lt;/title&gt;&lt;secondary-title&gt;Ann Surg&lt;/secondary-title&gt;&lt;/titles&gt;&lt;periodical&gt;&lt;full-title&gt;Ann Surg&lt;/full-title&gt;&lt;/periodical&gt;&lt;edition&gt;2017/10/25&lt;/edition&gt;&lt;dates&gt;&lt;year&gt;2017&lt;/year&gt;&lt;pub-dates&gt;&lt;date&gt;Oct 23&lt;/date&gt;&lt;/pub-dates&gt;&lt;/dates&gt;&lt;isbn&gt;1528-1140 (Electronic)&amp;#xD;0003-4932 (Linking)&lt;/isbn&gt;&lt;accession-num&gt;29064900&lt;/accession-num&gt;&lt;urls&gt;&lt;related-urls&gt;&lt;url&gt;https://www.ncbi.nlm.nih.gov/pubmed/29064900&lt;/url&gt;&lt;/related-urls&gt;&lt;/urls&gt;&lt;electronic-resource-num&gt;10.1097/SLA.0000000000002542&lt;/electronic-resource-num&gt;&lt;language&gt;eng&lt;/language&gt;&lt;/record&gt;&lt;/Cite&gt;&lt;/EndNote&gt;</w:instrTex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/>
              </w:rPr>
              <w:t>[41]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isk of bias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++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Level of evidenc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b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9%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5%</w:t>
            </w:r>
          </w:p>
        </w:tc>
        <w:tc>
          <w:tcPr>
            <w:tcW w:w="374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98 CT of 211 patients</w:t>
            </w: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Timmermans 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UaW1tZXJtYW5zPC9BdXRob3I+PFllYXI+MjAxNDwvWWVh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UaW1tZXJtYW5zPC9BdXRob3I+PFllYXI+MjAxNDwvWWVh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end"/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/>
              </w:rPr>
              <w:t>[31]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isk of bias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Level of evidenc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b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E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3%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T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3%</w:t>
            </w:r>
          </w:p>
        </w:tc>
        <w:tc>
          <w:tcPr>
            <w:tcW w:w="3740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7 CT of 150 patients</w:t>
            </w:r>
          </w:p>
        </w:tc>
      </w:tr>
    </w:tbl>
    <w:p w:rsidR="00CF6885" w:rsidRPr="00186C2A" w:rsidRDefault="00CF6885" w:rsidP="00CF6885">
      <w:pPr>
        <w:rPr>
          <w:rFonts w:ascii="Times New Roman" w:eastAsia="Calibri" w:hAnsi="Times New Roman" w:cs="Times New Roman"/>
          <w:sz w:val="20"/>
          <w:szCs w:val="20"/>
          <w:lang w:val="en-US"/>
        </w:rPr>
      </w:pPr>
      <w:r w:rsidRPr="00186C2A">
        <w:rPr>
          <w:rFonts w:ascii="Times New Roman" w:hAnsi="Times New Roman" w:cs="Times New Roman"/>
          <w:sz w:val="20"/>
          <w:szCs w:val="20"/>
          <w:lang w:val="en-US"/>
        </w:rPr>
        <w:t>CE, clinical examination; CT, computed tomography scan.</w:t>
      </w:r>
    </w:p>
    <w:p w:rsidR="00CF6885" w:rsidRPr="00186C2A" w:rsidRDefault="00CF6885" w:rsidP="00CF6885">
      <w:pPr>
        <w:rPr>
          <w:rFonts w:ascii="Times New Roman" w:eastAsia="Calibri" w:hAnsi="Times New Roman" w:cs="Times New Roman"/>
          <w:sz w:val="20"/>
          <w:szCs w:val="20"/>
          <w:lang w:val="en-US"/>
        </w:rPr>
      </w:pPr>
      <w:r w:rsidRPr="00186C2A">
        <w:rPr>
          <w:rFonts w:ascii="Times New Roman" w:eastAsia="Calibri" w:hAnsi="Times New Roman" w:cs="Times New Roman"/>
          <w:sz w:val="20"/>
          <w:szCs w:val="20"/>
          <w:vertAlign w:val="superscript"/>
          <w:lang w:val="en-US"/>
        </w:rPr>
        <w:t>a</w:t>
      </w:r>
      <w:r w:rsidRPr="00186C2A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CT if there was clinical suspicion that a hernia was present.</w:t>
      </w:r>
    </w:p>
    <w:p w:rsidR="00CF6885" w:rsidRPr="00186C2A" w:rsidRDefault="00CF6885" w:rsidP="00CF6885">
      <w:pPr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rPr>
          <w:rFonts w:ascii="Times New Roman" w:eastAsia="Calibri" w:hAnsi="Times New Roman" w:cs="Times New Roman"/>
          <w:sz w:val="20"/>
          <w:szCs w:val="20"/>
          <w:lang w:val="en-US"/>
        </w:rPr>
      </w:pPr>
      <w:r>
        <w:rPr>
          <w:rFonts w:ascii="Times New Roman" w:eastAsia="Calibri" w:hAnsi="Times New Roman" w:cs="Times New Roman"/>
          <w:b/>
          <w:sz w:val="20"/>
          <w:szCs w:val="20"/>
          <w:lang w:val="en-US"/>
        </w:rPr>
        <w:t>Supplemental table 3</w:t>
      </w:r>
      <w:r w:rsidRPr="00186C2A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Ultrasonography versus clinical examination, </w:t>
      </w:r>
      <w:r w:rsidRPr="00186C2A">
        <w:rPr>
          <w:rFonts w:ascii="Times New Roman" w:hAnsi="Times New Roman" w:cs="Times New Roman"/>
          <w:sz w:val="20"/>
          <w:szCs w:val="20"/>
          <w:lang w:val="en-US"/>
        </w:rPr>
        <w:t>contingency table</w:t>
      </w:r>
      <w:r w:rsidRPr="00186C2A">
        <w:rPr>
          <w:rFonts w:ascii="Times New Roman" w:eastAsia="Calibri" w:hAnsi="Times New Roman" w:cs="Times New Roman"/>
          <w:sz w:val="20"/>
          <w:szCs w:val="20"/>
          <w:lang w:val="en-US"/>
        </w:rPr>
        <w:t>.</w:t>
      </w:r>
    </w:p>
    <w:p w:rsidR="00CF6885" w:rsidRPr="00186C2A" w:rsidRDefault="00CF6885" w:rsidP="00CF6885">
      <w:pPr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tbl>
      <w:tblPr>
        <w:tblW w:w="8140" w:type="dxa"/>
        <w:tblInd w:w="108" w:type="dxa"/>
        <w:tblLook w:val="04A0" w:firstRow="1" w:lastRow="0" w:firstColumn="1" w:lastColumn="0" w:noHBand="0" w:noVBand="1"/>
      </w:tblPr>
      <w:tblGrid>
        <w:gridCol w:w="1420"/>
        <w:gridCol w:w="1920"/>
        <w:gridCol w:w="960"/>
        <w:gridCol w:w="960"/>
        <w:gridCol w:w="960"/>
        <w:gridCol w:w="960"/>
        <w:gridCol w:w="960"/>
      </w:tblGrid>
      <w:tr w:rsidR="00CF6885" w:rsidRPr="00186C2A" w:rsidTr="00404788">
        <w:trPr>
          <w:trHeight w:val="300"/>
        </w:trPr>
        <w:tc>
          <w:tcPr>
            <w:tcW w:w="14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Sjödahl 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Sjodahl&lt;/Author&gt;&lt;Year&gt;2011&lt;/Year&gt;&lt;RecNum&gt;2&lt;/RecNum&gt;&lt;DisplayText&gt;[29]&lt;/DisplayText&gt;&lt;record&gt;&lt;rec-number&gt;2&lt;/rec-number&gt;&lt;foreign-keys&gt;&lt;key app="EN" db-id="pae9z220kvesd5e2p2spe09vwdxzswfexse9" timestamp="1541431137"&gt;2&lt;/key&gt;&lt;/foreign-keys&gt;&lt;ref-type name="Journal Article"&gt;17&lt;/ref-type&gt;&lt;contributors&gt;&lt;authors&gt;&lt;author&gt;Sjodahl, R. I.&lt;/author&gt;&lt;author&gt;Thorelius, L.&lt;/author&gt;&lt;author&gt;Hallbook, O. J.&lt;/author&gt;&lt;/authors&gt;&lt;/contributors&gt;&lt;titles&gt;&lt;title&gt;Ultrasonographic findings in patients with peristomal bulging&lt;/title&gt;&lt;secondary-title&gt;Scand J Gastroenterol&lt;/secondary-title&gt;&lt;alt-title&gt;Scandinavian Journal of Gastroenterology&lt;/alt-title&gt;&lt;/titles&gt;&lt;periodical&gt;&lt;full-title&gt;Scand J Gastroenterol&lt;/full-title&gt;&lt;abbr-1&gt;Scandinavian Journal of Gastroenterology&lt;/abbr-1&gt;&lt;/periodical&gt;&lt;alt-periodical&gt;&lt;full-title&gt;Scand J Gastroenterol&lt;/full-title&gt;&lt;abbr-1&gt;Scandinavian Journal of Gastroenterology&lt;/abbr-1&gt;&lt;/alt-periodical&gt;&lt;pages&gt;745-9&lt;/pages&gt;&lt;volume&gt;46&lt;/volume&gt;&lt;number&gt;6&lt;/number&gt;&lt;keywords&gt;&lt;keyword&gt;Abdominal Muscles/dg [Diagnostic Imaging]&lt;/keyword&gt;&lt;keyword&gt;Abdominal Muscles/pa [Pathology]&lt;/keyword&gt;&lt;keyword&gt;*Abdominal Wall/dg [Diagnostic Imaging]&lt;/keyword&gt;&lt;keyword&gt;Abdominal Wall/pa [Pathology]&lt;/keyword&gt;&lt;keyword&gt;Adult&lt;/keyword&gt;&lt;keyword&gt;Aged&lt;/keyword&gt;&lt;keyword&gt;Aged, 80 and over&lt;/keyword&gt;&lt;keyword&gt;*Colostomy/ae [Adverse Effects]&lt;/keyword&gt;&lt;keyword&gt;Female&lt;/keyword&gt;&lt;keyword&gt;*Hernia, Abdominal/dg [Diagnostic Imaging]&lt;/keyword&gt;&lt;keyword&gt;Hernia, Abdominal/pa [Pathology]&lt;/keyword&gt;&lt;keyword&gt;Humans&lt;/keyword&gt;&lt;keyword&gt;Male&lt;/keyword&gt;&lt;keyword&gt;Middle Aged&lt;/keyword&gt;&lt;keyword&gt;Pelvic Organ Prolapse/dg [Diagnostic Imaging]&lt;/keyword&gt;&lt;keyword&gt;Pelvic Organ Prolapse/pa [Pathology]&lt;/keyword&gt;&lt;keyword&gt;*Surgical Stomas&lt;/keyword&gt;&lt;keyword&gt;Ultrasonography&lt;/keyword&gt;&lt;/keywords&gt;&lt;dates&gt;&lt;year&gt;2011&lt;/year&gt;&lt;pub-dates&gt;&lt;date&gt;Jun&lt;/date&gt;&lt;/pub-dates&gt;&lt;/dates&gt;&lt;accession-num&gt;21385120&lt;/accession-num&gt;&lt;urls&gt;&lt;/urls&gt;&lt;/record&gt;&lt;/Cite&gt;&lt;/EndNote&gt;</w:instrTex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/>
              </w:rPr>
              <w:t>[29]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9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isk of bias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++++</w:t>
            </w:r>
          </w:p>
        </w:tc>
        <w:tc>
          <w:tcPr>
            <w:tcW w:w="192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 x 4 Tabl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CF6885" w:rsidRPr="00186C2A" w:rsidTr="00404788">
        <w:trPr>
          <w:trHeight w:val="300"/>
        </w:trPr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Level of evidenc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b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E +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E -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otal</w:t>
            </w:r>
          </w:p>
        </w:tc>
      </w:tr>
      <w:tr w:rsidR="00CF6885" w:rsidRPr="00186C2A" w:rsidTr="00404788">
        <w:trPr>
          <w:trHeight w:val="300"/>
        </w:trPr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1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US +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5</w:t>
            </w:r>
          </w:p>
        </w:tc>
      </w:tr>
      <w:tr w:rsidR="00CF6885" w:rsidRPr="00186C2A" w:rsidTr="00404788">
        <w:trPr>
          <w:trHeight w:val="300"/>
        </w:trPr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U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5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US -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8</w:t>
            </w:r>
          </w:p>
        </w:tc>
      </w:tr>
      <w:tr w:rsidR="00CF6885" w:rsidRPr="00186C2A" w:rsidTr="00404788">
        <w:trPr>
          <w:trHeight w:val="300"/>
        </w:trPr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elative increas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ota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3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val="en-US"/>
              </w:rPr>
              <w:t>a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</w:t>
            </w:r>
          </w:p>
        </w:tc>
      </w:tr>
    </w:tbl>
    <w:p w:rsidR="00CF6885" w:rsidRPr="00186C2A" w:rsidRDefault="00CF6885" w:rsidP="00CF6885">
      <w:pPr>
        <w:rPr>
          <w:rFonts w:ascii="Times New Roman" w:eastAsia="Calibri" w:hAnsi="Times New Roman" w:cs="Times New Roman"/>
          <w:sz w:val="20"/>
          <w:szCs w:val="20"/>
          <w:lang w:val="en-US"/>
        </w:rPr>
      </w:pPr>
      <w:r w:rsidRPr="00186C2A">
        <w:rPr>
          <w:rFonts w:ascii="Times New Roman" w:hAnsi="Times New Roman" w:cs="Times New Roman"/>
          <w:sz w:val="20"/>
          <w:szCs w:val="20"/>
          <w:lang w:val="en-US"/>
        </w:rPr>
        <w:t>CE, clinical examination; US, ultrasonography.</w:t>
      </w:r>
    </w:p>
    <w:p w:rsidR="00CF6885" w:rsidRPr="00186C2A" w:rsidRDefault="00CF6885" w:rsidP="00CF6885">
      <w:pPr>
        <w:rPr>
          <w:rFonts w:ascii="Times New Roman" w:eastAsia="Calibri" w:hAnsi="Times New Roman" w:cs="Times New Roman"/>
          <w:sz w:val="20"/>
          <w:szCs w:val="20"/>
          <w:lang w:val="en-US"/>
        </w:rPr>
      </w:pPr>
      <w:r w:rsidRPr="00186C2A">
        <w:rPr>
          <w:rFonts w:ascii="Times New Roman" w:eastAsia="Calibri" w:hAnsi="Times New Roman" w:cs="Times New Roman"/>
          <w:sz w:val="20"/>
          <w:szCs w:val="20"/>
          <w:vertAlign w:val="superscript"/>
          <w:lang w:val="en-US"/>
        </w:rPr>
        <w:t>a</w:t>
      </w:r>
      <w:r w:rsidRPr="00186C2A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All patients with peristomal bulging.</w:t>
      </w: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rPr>
          <w:rFonts w:ascii="Times New Roman" w:eastAsia="Calibri" w:hAnsi="Times New Roman" w:cs="Times New Roman"/>
          <w:sz w:val="20"/>
          <w:szCs w:val="20"/>
          <w:lang w:val="en-US"/>
        </w:rPr>
      </w:pPr>
      <w:r>
        <w:rPr>
          <w:rFonts w:ascii="Times New Roman" w:eastAsia="Calibri" w:hAnsi="Times New Roman" w:cs="Times New Roman"/>
          <w:b/>
          <w:sz w:val="20"/>
          <w:szCs w:val="20"/>
          <w:lang w:val="en-US"/>
        </w:rPr>
        <w:lastRenderedPageBreak/>
        <w:t>Supplemental table 4</w:t>
      </w:r>
      <w:r w:rsidRPr="00186C2A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CT versus ultrasonography.</w:t>
      </w:r>
    </w:p>
    <w:p w:rsidR="00CF6885" w:rsidRPr="00186C2A" w:rsidRDefault="00CF6885" w:rsidP="00CF6885">
      <w:pPr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tbl>
      <w:tblPr>
        <w:tblW w:w="5880" w:type="dxa"/>
        <w:tblInd w:w="108" w:type="dxa"/>
        <w:tblLook w:val="04A0" w:firstRow="1" w:lastRow="0" w:firstColumn="1" w:lastColumn="0" w:noHBand="0" w:noVBand="1"/>
      </w:tblPr>
      <w:tblGrid>
        <w:gridCol w:w="2380"/>
        <w:gridCol w:w="2580"/>
        <w:gridCol w:w="920"/>
      </w:tblGrid>
      <w:tr w:rsidR="00CF6885" w:rsidRPr="00186C2A" w:rsidTr="00404788">
        <w:trPr>
          <w:trHeight w:val="300"/>
        </w:trPr>
        <w:tc>
          <w:tcPr>
            <w:tcW w:w="23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Näsvall 2014 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Nasvall&lt;/Author&gt;&lt;Year&gt;2014&lt;/Year&gt;&lt;RecNum&gt;5&lt;/RecNum&gt;&lt;DisplayText&gt;[36]&lt;/DisplayText&gt;&lt;record&gt;&lt;rec-number&gt;5&lt;/rec-number&gt;&lt;foreign-keys&gt;&lt;key app="EN" db-id="pae9z220kvesd5e2p2spe09vwdxzswfexse9" timestamp="1541431221"&gt;5&lt;/key&gt;&lt;/foreign-keys&gt;&lt;ref-type name="Journal Article"&gt;17&lt;/ref-type&gt;&lt;contributors&gt;&lt;authors&gt;&lt;author&gt;Nasvall, P.&lt;/author&gt;&lt;author&gt;Wikner, F.&lt;/author&gt;&lt;author&gt;Gunnarsson, U.&lt;/author&gt;&lt;author&gt;Rutegard, J.&lt;/author&gt;&lt;author&gt;Strigard, K.&lt;/author&gt;&lt;/authors&gt;&lt;/contributors&gt;&lt;titles&gt;&lt;title&gt;A comparison between intrastomal 3D ultrasonography, CT scanning and findings at surgery in patients with stomal complaints&lt;/title&gt;&lt;secondary-title&gt;Int J Colorectal Dis&lt;/secondary-title&gt;&lt;alt-title&gt;International Journal of Colorectal Disease&lt;/alt-title&gt;&lt;/titles&gt;&lt;periodical&gt;&lt;full-title&gt;Int J Colorectal Dis&lt;/full-title&gt;&lt;abbr-1&gt;International Journal of Colorectal Disease&lt;/abbr-1&gt;&lt;/periodical&gt;&lt;alt-periodical&gt;&lt;full-title&gt;Int J Colorectal Dis&lt;/full-title&gt;&lt;abbr-1&gt;International Journal of Colorectal Disease&lt;/abbr-1&gt;&lt;/alt-periodical&gt;&lt;pages&gt;1263-6&lt;/pages&gt;&lt;volume&gt;29&lt;/volume&gt;&lt;number&gt;10&lt;/number&gt;&lt;keywords&gt;&lt;keyword&gt;Adult&lt;/keyword&gt;&lt;keyword&gt;Aged&lt;/keyword&gt;&lt;keyword&gt;Aged, 80 and over&lt;/keyword&gt;&lt;keyword&gt;Female&lt;/keyword&gt;&lt;keyword&gt;*Hernia/dg [Diagnostic Imaging]&lt;/keyword&gt;&lt;keyword&gt;Hernia/et [Etiology]&lt;/keyword&gt;&lt;keyword&gt;Humans&lt;/keyword&gt;&lt;keyword&gt;*Imaging, Three-Dimensional&lt;/keyword&gt;&lt;keyword&gt;Male&lt;/keyword&gt;&lt;keyword&gt;Middle Aged&lt;/keyword&gt;&lt;keyword&gt;Sensitivity and Specificity&lt;/keyword&gt;&lt;keyword&gt;*Surgical Stomas/ae [Adverse Effects]&lt;/keyword&gt;&lt;keyword&gt;*Tomography, X-Ray Computed&lt;/keyword&gt;&lt;keyword&gt;Ultrasonography&lt;/keyword&gt;&lt;keyword&gt;Young Adult&lt;/keyword&gt;&lt;/keywords&gt;&lt;dates&gt;&lt;year&gt;2014&lt;/year&gt;&lt;pub-dates&gt;&lt;date&gt;Oct&lt;/date&gt;&lt;/pub-dates&gt;&lt;/dates&gt;&lt;accession-num&gt;24986139&lt;/accession-num&gt;&lt;urls&gt;&lt;/urls&gt;&lt;/record&gt;&lt;/Cite&gt;&lt;/EndNote&gt;</w:instrTex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/>
              </w:rPr>
              <w:t>[36]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5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isk of bias</w:t>
            </w:r>
          </w:p>
        </w:tc>
        <w:tc>
          <w:tcPr>
            <w:tcW w:w="9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++</w:t>
            </w:r>
          </w:p>
        </w:tc>
      </w:tr>
      <w:tr w:rsidR="00CF6885" w:rsidRPr="00186C2A" w:rsidTr="00404788">
        <w:trPr>
          <w:trHeight w:val="300"/>
        </w:trPr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Level of evidence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b</w:t>
            </w:r>
          </w:p>
        </w:tc>
      </w:tr>
      <w:tr w:rsidR="00CF6885" w:rsidRPr="00186C2A" w:rsidTr="00404788">
        <w:trPr>
          <w:trHeight w:val="300"/>
        </w:trPr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T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0%</w:t>
            </w:r>
          </w:p>
        </w:tc>
      </w:tr>
      <w:tr w:rsidR="00CF6885" w:rsidRPr="00186C2A" w:rsidTr="00404788">
        <w:trPr>
          <w:trHeight w:val="300"/>
        </w:trPr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3D US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5%</w:t>
            </w:r>
          </w:p>
        </w:tc>
      </w:tr>
      <w:tr w:rsidR="00CF6885" w:rsidRPr="00186C2A" w:rsidTr="00404788">
        <w:trPr>
          <w:trHeight w:val="300"/>
        </w:trPr>
        <w:tc>
          <w:tcPr>
            <w:tcW w:w="23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25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elative increase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~</w:t>
            </w:r>
          </w:p>
        </w:tc>
      </w:tr>
    </w:tbl>
    <w:p w:rsidR="00CF6885" w:rsidRPr="00186C2A" w:rsidRDefault="00CF6885" w:rsidP="00CF6885">
      <w:pPr>
        <w:rPr>
          <w:rFonts w:ascii="Times New Roman" w:eastAsia="Calibri" w:hAnsi="Times New Roman" w:cs="Times New Roman"/>
          <w:sz w:val="20"/>
          <w:szCs w:val="20"/>
          <w:lang w:val="en-US"/>
        </w:rPr>
      </w:pPr>
      <w:r w:rsidRPr="00186C2A">
        <w:rPr>
          <w:rFonts w:ascii="Times New Roman" w:hAnsi="Times New Roman" w:cs="Times New Roman"/>
          <w:sz w:val="20"/>
          <w:szCs w:val="20"/>
          <w:lang w:val="en-US"/>
        </w:rPr>
        <w:t>CT, computed tomography scan; US, ultrasonography.</w:t>
      </w: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pStyle w:val="NoSpacing"/>
        <w:rPr>
          <w:rFonts w:ascii="Times New Roman" w:hAnsi="Times New Roman" w:cs="Times New Roman"/>
          <w:sz w:val="20"/>
          <w:szCs w:val="20"/>
          <w:lang w:val="en-US"/>
        </w:rPr>
      </w:pPr>
      <w:r w:rsidRPr="00186C2A">
        <w:rPr>
          <w:rFonts w:ascii="Times New Roman" w:hAnsi="Times New Roman" w:cs="Times New Roman"/>
          <w:b/>
          <w:sz w:val="20"/>
          <w:szCs w:val="20"/>
          <w:lang w:val="en-US"/>
        </w:rPr>
        <w:lastRenderedPageBreak/>
        <w:t>Supplementa</w:t>
      </w:r>
      <w:r>
        <w:rPr>
          <w:rFonts w:ascii="Times New Roman" w:hAnsi="Times New Roman" w:cs="Times New Roman"/>
          <w:b/>
          <w:sz w:val="20"/>
          <w:szCs w:val="20"/>
          <w:lang w:val="en-US"/>
        </w:rPr>
        <w:t>l table 5</w:t>
      </w:r>
      <w:r w:rsidRPr="00186C2A">
        <w:rPr>
          <w:rFonts w:ascii="Times New Roman" w:hAnsi="Times New Roman" w:cs="Times New Roman"/>
          <w:sz w:val="20"/>
          <w:szCs w:val="20"/>
          <w:lang w:val="en-US"/>
        </w:rPr>
        <w:t xml:space="preserve"> Peroperative diagnosis, contingency tables.</w:t>
      </w:r>
    </w:p>
    <w:p w:rsidR="00CF6885" w:rsidRPr="00186C2A" w:rsidRDefault="00CF6885" w:rsidP="00CF6885">
      <w:pPr>
        <w:pStyle w:val="NoSpacing"/>
        <w:rPr>
          <w:rFonts w:ascii="Times New Roman" w:hAnsi="Times New Roman" w:cs="Times New Roman"/>
          <w:lang w:val="en-US"/>
        </w:rPr>
      </w:pPr>
    </w:p>
    <w:tbl>
      <w:tblPr>
        <w:tblW w:w="8336" w:type="dxa"/>
        <w:tblInd w:w="108" w:type="dxa"/>
        <w:tblLook w:val="04A0" w:firstRow="1" w:lastRow="0" w:firstColumn="1" w:lastColumn="0" w:noHBand="0" w:noVBand="1"/>
      </w:tblPr>
      <w:tblGrid>
        <w:gridCol w:w="1843"/>
        <w:gridCol w:w="1843"/>
        <w:gridCol w:w="782"/>
        <w:gridCol w:w="1115"/>
        <w:gridCol w:w="921"/>
        <w:gridCol w:w="856"/>
        <w:gridCol w:w="976"/>
      </w:tblGrid>
      <w:tr w:rsidR="00CF6885" w:rsidRPr="00186C2A" w:rsidTr="00404788">
        <w:trPr>
          <w:trHeight w:val="300"/>
        </w:trPr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Näsvall 2014 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Nasvall&lt;/Author&gt;&lt;Year&gt;2014&lt;/Year&gt;&lt;RecNum&gt;5&lt;/RecNum&gt;&lt;DisplayText&gt;[36]&lt;/DisplayText&gt;&lt;record&gt;&lt;rec-number&gt;5&lt;/rec-number&gt;&lt;foreign-keys&gt;&lt;key app="EN" db-id="pae9z220kvesd5e2p2spe09vwdxzswfexse9" timestamp="1541431221"&gt;5&lt;/key&gt;&lt;/foreign-keys&gt;&lt;ref-type name="Journal Article"&gt;17&lt;/ref-type&gt;&lt;contributors&gt;&lt;authors&gt;&lt;author&gt;Nasvall, P.&lt;/author&gt;&lt;author&gt;Wikner, F.&lt;/author&gt;&lt;author&gt;Gunnarsson, U.&lt;/author&gt;&lt;author&gt;Rutegard, J.&lt;/author&gt;&lt;author&gt;Strigard, K.&lt;/author&gt;&lt;/authors&gt;&lt;/contributors&gt;&lt;titles&gt;&lt;title&gt;A comparison between intrastomal 3D ultrasonography, CT scanning and findings at surgery in patients with stomal complaints&lt;/title&gt;&lt;secondary-title&gt;Int J Colorectal Dis&lt;/secondary-title&gt;&lt;alt-title&gt;International Journal of Colorectal Disease&lt;/alt-title&gt;&lt;/titles&gt;&lt;periodical&gt;&lt;full-title&gt;Int J Colorectal Dis&lt;/full-title&gt;&lt;abbr-1&gt;International Journal of Colorectal Disease&lt;/abbr-1&gt;&lt;/periodical&gt;&lt;alt-periodical&gt;&lt;full-title&gt;Int J Colorectal Dis&lt;/full-title&gt;&lt;abbr-1&gt;International Journal of Colorectal Disease&lt;/abbr-1&gt;&lt;/alt-periodical&gt;&lt;pages&gt;1263-6&lt;/pages&gt;&lt;volume&gt;29&lt;/volume&gt;&lt;number&gt;10&lt;/number&gt;&lt;keywords&gt;&lt;keyword&gt;Adult&lt;/keyword&gt;&lt;keyword&gt;Aged&lt;/keyword&gt;&lt;keyword&gt;Aged, 80 and over&lt;/keyword&gt;&lt;keyword&gt;Female&lt;/keyword&gt;&lt;keyword&gt;*Hernia/dg [Diagnostic Imaging]&lt;/keyword&gt;&lt;keyword&gt;Hernia/et [Etiology]&lt;/keyword&gt;&lt;keyword&gt;Humans&lt;/keyword&gt;&lt;keyword&gt;*Imaging, Three-Dimensional&lt;/keyword&gt;&lt;keyword&gt;Male&lt;/keyword&gt;&lt;keyword&gt;Middle Aged&lt;/keyword&gt;&lt;keyword&gt;Sensitivity and Specificity&lt;/keyword&gt;&lt;keyword&gt;*Surgical Stomas/ae [Adverse Effects]&lt;/keyword&gt;&lt;keyword&gt;*Tomography, X-Ray Computed&lt;/keyword&gt;&lt;keyword&gt;Ultrasonography&lt;/keyword&gt;&lt;keyword&gt;Young Adult&lt;/keyword&gt;&lt;/keywords&gt;&lt;dates&gt;&lt;year&gt;2014&lt;/year&gt;&lt;pub-dates&gt;&lt;date&gt;Oct&lt;/date&gt;&lt;/pub-dates&gt;&lt;/dates&gt;&lt;accession-num&gt;24986139&lt;/accession-num&gt;&lt;urls&gt;&lt;/urls&gt;&lt;/record&gt;&lt;/Cite&gt;&lt;/EndNote&gt;</w:instrTex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/>
              </w:rPr>
              <w:t>[36]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isk of bias</w:t>
            </w:r>
          </w:p>
        </w:tc>
        <w:tc>
          <w:tcPr>
            <w:tcW w:w="78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++++</w:t>
            </w:r>
          </w:p>
        </w:tc>
        <w:tc>
          <w:tcPr>
            <w:tcW w:w="203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 x 4 Table</w:t>
            </w:r>
          </w:p>
        </w:tc>
        <w:tc>
          <w:tcPr>
            <w:tcW w:w="85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CF6885" w:rsidRPr="00186C2A" w:rsidTr="00404788">
        <w:trPr>
          <w:trHeight w:val="300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Level of evidence</w:t>
            </w: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b</w:t>
            </w:r>
          </w:p>
        </w:tc>
        <w:tc>
          <w:tcPr>
            <w:tcW w:w="11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T +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T -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otal</w:t>
            </w:r>
          </w:p>
        </w:tc>
      </w:tr>
      <w:tr w:rsidR="00CF6885" w:rsidRPr="00186C2A" w:rsidTr="00404788">
        <w:trPr>
          <w:trHeight w:val="300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T</w:t>
            </w: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80%</w:t>
            </w:r>
          </w:p>
        </w:tc>
        <w:tc>
          <w:tcPr>
            <w:tcW w:w="11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urgery +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5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8</w:t>
            </w:r>
          </w:p>
        </w:tc>
      </w:tr>
      <w:tr w:rsidR="00CF6885" w:rsidRPr="00186C2A" w:rsidTr="00404788">
        <w:trPr>
          <w:trHeight w:val="300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surgery</w:t>
            </w: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90%</w:t>
            </w:r>
          </w:p>
        </w:tc>
        <w:tc>
          <w:tcPr>
            <w:tcW w:w="11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urgery -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</w:tr>
      <w:tr w:rsidR="00CF6885" w:rsidRPr="00186C2A" w:rsidTr="00404788">
        <w:trPr>
          <w:trHeight w:val="300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otal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6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</w:t>
            </w:r>
          </w:p>
        </w:tc>
      </w:tr>
      <w:tr w:rsidR="00CF6885" w:rsidRPr="00186C2A" w:rsidTr="00404788">
        <w:trPr>
          <w:trHeight w:val="300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Näsvall 2014 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Nasvall&lt;/Author&gt;&lt;Year&gt;2014&lt;/Year&gt;&lt;RecNum&gt;5&lt;/RecNum&gt;&lt;DisplayText&gt;[36]&lt;/DisplayText&gt;&lt;record&gt;&lt;rec-number&gt;5&lt;/rec-number&gt;&lt;foreign-keys&gt;&lt;key app="EN" db-id="pae9z220kvesd5e2p2spe09vwdxzswfexse9" timestamp="1541431221"&gt;5&lt;/key&gt;&lt;/foreign-keys&gt;&lt;ref-type name="Journal Article"&gt;17&lt;/ref-type&gt;&lt;contributors&gt;&lt;authors&gt;&lt;author&gt;Nasvall, P.&lt;/author&gt;&lt;author&gt;Wikner, F.&lt;/author&gt;&lt;author&gt;Gunnarsson, U.&lt;/author&gt;&lt;author&gt;Rutegard, J.&lt;/author&gt;&lt;author&gt;Strigard, K.&lt;/author&gt;&lt;/authors&gt;&lt;/contributors&gt;&lt;titles&gt;&lt;title&gt;A comparison between intrastomal 3D ultrasonography, CT scanning and findings at surgery in patients with stomal complaints&lt;/title&gt;&lt;secondary-title&gt;Int J Colorectal Dis&lt;/secondary-title&gt;&lt;alt-title&gt;International Journal of Colorectal Disease&lt;/alt-title&gt;&lt;/titles&gt;&lt;periodical&gt;&lt;full-title&gt;Int J Colorectal Dis&lt;/full-title&gt;&lt;abbr-1&gt;International Journal of Colorectal Disease&lt;/abbr-1&gt;&lt;/periodical&gt;&lt;alt-periodical&gt;&lt;full-title&gt;Int J Colorectal Dis&lt;/full-title&gt;&lt;abbr-1&gt;International Journal of Colorectal Disease&lt;/abbr-1&gt;&lt;/alt-periodical&gt;&lt;pages&gt;1263-6&lt;/pages&gt;&lt;volume&gt;29&lt;/volume&gt;&lt;number&gt;10&lt;/number&gt;&lt;keywords&gt;&lt;keyword&gt;Adult&lt;/keyword&gt;&lt;keyword&gt;Aged&lt;/keyword&gt;&lt;keyword&gt;Aged, 80 and over&lt;/keyword&gt;&lt;keyword&gt;Female&lt;/keyword&gt;&lt;keyword&gt;*Hernia/dg [Diagnostic Imaging]&lt;/keyword&gt;&lt;keyword&gt;Hernia/et [Etiology]&lt;/keyword&gt;&lt;keyword&gt;Humans&lt;/keyword&gt;&lt;keyword&gt;*Imaging, Three-Dimensional&lt;/keyword&gt;&lt;keyword&gt;Male&lt;/keyword&gt;&lt;keyword&gt;Middle Aged&lt;/keyword&gt;&lt;keyword&gt;Sensitivity and Specificity&lt;/keyword&gt;&lt;keyword&gt;*Surgical Stomas/ae [Adverse Effects]&lt;/keyword&gt;&lt;keyword&gt;*Tomography, X-Ray Computed&lt;/keyword&gt;&lt;keyword&gt;Ultrasonography&lt;/keyword&gt;&lt;keyword&gt;Young Adult&lt;/keyword&gt;&lt;/keywords&gt;&lt;dates&gt;&lt;year&gt;2014&lt;/year&gt;&lt;pub-dates&gt;&lt;date&gt;Oct&lt;/date&gt;&lt;/pub-dates&gt;&lt;/dates&gt;&lt;accession-num&gt;24986139&lt;/accession-num&gt;&lt;urls&gt;&lt;/urls&gt;&lt;/record&gt;&lt;/Cite&gt;&lt;/EndNote&gt;</w:instrTex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/>
              </w:rPr>
              <w:t>[36]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isk of bias</w:t>
            </w: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++++</w:t>
            </w:r>
          </w:p>
        </w:tc>
        <w:tc>
          <w:tcPr>
            <w:tcW w:w="20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 x 4 Table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Level of evidence</w:t>
            </w: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b</w:t>
            </w:r>
          </w:p>
        </w:tc>
        <w:tc>
          <w:tcPr>
            <w:tcW w:w="11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D US +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D US -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otal</w:t>
            </w:r>
          </w:p>
        </w:tc>
      </w:tr>
      <w:tr w:rsidR="00CF6885" w:rsidRPr="00186C2A" w:rsidTr="00404788">
        <w:trPr>
          <w:trHeight w:val="300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3D US</w:t>
            </w: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5%</w:t>
            </w:r>
          </w:p>
        </w:tc>
        <w:tc>
          <w:tcPr>
            <w:tcW w:w="11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urgery +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5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8</w:t>
            </w:r>
          </w:p>
        </w:tc>
      </w:tr>
      <w:tr w:rsidR="00CF6885" w:rsidRPr="00186C2A" w:rsidTr="00404788">
        <w:trPr>
          <w:trHeight w:val="300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surgery</w:t>
            </w: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90%</w:t>
            </w:r>
          </w:p>
        </w:tc>
        <w:tc>
          <w:tcPr>
            <w:tcW w:w="11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Surgery -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</w:tr>
      <w:tr w:rsidR="00CF6885" w:rsidRPr="00186C2A" w:rsidTr="00404788">
        <w:trPr>
          <w:trHeight w:val="300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otal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5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0</w:t>
            </w:r>
          </w:p>
        </w:tc>
      </w:tr>
      <w:tr w:rsidR="00CF6885" w:rsidRPr="00186C2A" w:rsidTr="00404788">
        <w:trPr>
          <w:trHeight w:val="300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Fleshman 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GbGVzaG1hbjwvQXV0aG9yPjxZZWFyPjIwMTQ8L1llYXI+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GbGVzaG1hbjwvQXV0aG9yPjxZZWFyPjIwMTQ8L1llYXI+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end"/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/>
              </w:rPr>
              <w:t>[34]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isk of bias</w:t>
            </w: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-</w:t>
            </w:r>
          </w:p>
        </w:tc>
        <w:tc>
          <w:tcPr>
            <w:tcW w:w="11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Level of evidence</w:t>
            </w: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b</w:t>
            </w:r>
          </w:p>
        </w:tc>
        <w:tc>
          <w:tcPr>
            <w:tcW w:w="11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E</w:t>
            </w: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3%</w:t>
            </w:r>
          </w:p>
        </w:tc>
        <w:tc>
          <w:tcPr>
            <w:tcW w:w="11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T</w:t>
            </w: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1%</w:t>
            </w:r>
          </w:p>
        </w:tc>
        <w:tc>
          <w:tcPr>
            <w:tcW w:w="11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surgery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3%</w:t>
            </w:r>
          </w:p>
        </w:tc>
        <w:tc>
          <w:tcPr>
            <w:tcW w:w="11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</w:tbl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  <w:r w:rsidRPr="00186C2A">
        <w:rPr>
          <w:rFonts w:ascii="Times New Roman" w:hAnsi="Times New Roman" w:cs="Times New Roman"/>
          <w:sz w:val="20"/>
          <w:szCs w:val="20"/>
          <w:lang w:val="en-US"/>
        </w:rPr>
        <w:t>CT, computed tomography scan; US, ultrasonography.</w:t>
      </w: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rPr>
          <w:rFonts w:ascii="Times New Roman" w:eastAsia="Calibri" w:hAnsi="Times New Roman" w:cs="Times New Roman"/>
          <w:sz w:val="20"/>
          <w:szCs w:val="20"/>
          <w:lang w:val="en-US"/>
        </w:rPr>
      </w:pPr>
      <w:r w:rsidRPr="00186C2A">
        <w:rPr>
          <w:rFonts w:ascii="Times New Roman" w:eastAsia="Calibri" w:hAnsi="Times New Roman" w:cs="Times New Roman"/>
          <w:b/>
          <w:sz w:val="20"/>
          <w:szCs w:val="20"/>
          <w:lang w:val="en-US"/>
        </w:rPr>
        <w:lastRenderedPageBreak/>
        <w:t>Supplemental</w:t>
      </w:r>
      <w:r>
        <w:rPr>
          <w:rFonts w:ascii="Times New Roman" w:eastAsia="Calibri" w:hAnsi="Times New Roman" w:cs="Times New Roman"/>
          <w:b/>
          <w:sz w:val="20"/>
          <w:szCs w:val="20"/>
          <w:lang w:val="en-US"/>
        </w:rPr>
        <w:t xml:space="preserve"> table 6</w:t>
      </w:r>
      <w:r w:rsidRPr="00186C2A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Imaging versus clinical examination, </w:t>
      </w:r>
      <w:r w:rsidRPr="00186C2A">
        <w:rPr>
          <w:rFonts w:ascii="Times New Roman" w:hAnsi="Times New Roman" w:cs="Times New Roman"/>
          <w:sz w:val="20"/>
          <w:szCs w:val="20"/>
          <w:lang w:val="en-US"/>
        </w:rPr>
        <w:t>contingency tables</w:t>
      </w:r>
      <w:r w:rsidRPr="00186C2A">
        <w:rPr>
          <w:rFonts w:ascii="Times New Roman" w:eastAsia="Calibri" w:hAnsi="Times New Roman" w:cs="Times New Roman"/>
          <w:sz w:val="20"/>
          <w:szCs w:val="20"/>
          <w:lang w:val="en-US"/>
        </w:rPr>
        <w:t>.</w:t>
      </w:r>
    </w:p>
    <w:p w:rsidR="00CF6885" w:rsidRPr="00186C2A" w:rsidRDefault="00CF6885" w:rsidP="00CF6885">
      <w:pPr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tbl>
      <w:tblPr>
        <w:tblW w:w="7820" w:type="dxa"/>
        <w:tblInd w:w="108" w:type="dxa"/>
        <w:tblLook w:val="04A0" w:firstRow="1" w:lastRow="0" w:firstColumn="1" w:lastColumn="0" w:noHBand="0" w:noVBand="1"/>
      </w:tblPr>
      <w:tblGrid>
        <w:gridCol w:w="1560"/>
        <w:gridCol w:w="1840"/>
        <w:gridCol w:w="780"/>
        <w:gridCol w:w="1180"/>
        <w:gridCol w:w="800"/>
        <w:gridCol w:w="700"/>
        <w:gridCol w:w="960"/>
      </w:tblGrid>
      <w:tr w:rsidR="00CF6885" w:rsidRPr="00186C2A" w:rsidTr="00404788">
        <w:trPr>
          <w:trHeight w:val="300"/>
        </w:trPr>
        <w:tc>
          <w:tcPr>
            <w:tcW w:w="15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Donahue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val="en-US"/>
              </w:rPr>
              <w:t>a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 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Eb25haHVlPC9BdXRob3I+PFllYXI+MjAxNDwvWWVhcj48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begin">
                <w:fldData xml:space="preserve">PEVuZE5vdGU+PENpdGU+PEF1dGhvcj5Eb25haHVlPC9BdXRob3I+PFllYXI+MjAxNDwvWWVhcj48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end"/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/>
              </w:rPr>
              <w:t>[21]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isk of bias</w:t>
            </w:r>
          </w:p>
        </w:tc>
        <w:tc>
          <w:tcPr>
            <w:tcW w:w="7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+</w:t>
            </w:r>
          </w:p>
        </w:tc>
        <w:tc>
          <w:tcPr>
            <w:tcW w:w="198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 x 4 Table</w:t>
            </w:r>
          </w:p>
        </w:tc>
        <w:tc>
          <w:tcPr>
            <w:tcW w:w="7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CF6885" w:rsidRPr="00186C2A" w:rsidTr="00404788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Level of evidence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b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E +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CE-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otal</w:t>
            </w:r>
          </w:p>
        </w:tc>
      </w:tr>
      <w:tr w:rsidR="00CF6885" w:rsidRPr="00186C2A" w:rsidTr="00404788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E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4%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maging +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93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37</w:t>
            </w:r>
          </w:p>
        </w:tc>
      </w:tr>
      <w:tr w:rsidR="00CF6885" w:rsidRPr="00186C2A" w:rsidTr="00404788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imaging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6%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Imaging - 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49</w:t>
            </w:r>
          </w:p>
        </w:tc>
      </w:tr>
      <w:tr w:rsidR="00CF6885" w:rsidRPr="00186C2A" w:rsidTr="00404788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elative increase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1.47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Total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93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386</w:t>
            </w:r>
          </w:p>
        </w:tc>
      </w:tr>
      <w:tr w:rsidR="00CF6885" w:rsidRPr="00186C2A" w:rsidTr="00404788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 xml:space="preserve">Hansson 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instrText xml:space="preserve"> ADDIN EN.CITE &lt;EndNote&gt;&lt;Cite&gt;&lt;Author&gt;Hansson&lt;/Author&gt;&lt;Year&gt;2013&lt;/Year&gt;&lt;RecNum&gt;34&lt;/RecNum&gt;&lt;DisplayText&gt;[11]&lt;/DisplayText&gt;&lt;record&gt;&lt;rec-number&gt;34&lt;/rec-number&gt;&lt;foreign-keys&gt;&lt;key app="EN" db-id="pae9z220kvesd5e2p2spe09vwdxzswfexse9" timestamp="1545654564"&gt;34&lt;/key&gt;&lt;/foreign-keys&gt;&lt;ref-type name="Journal Article"&gt;17&lt;/ref-type&gt;&lt;contributors&gt;&lt;authors&gt;&lt;author&gt;Hansson, B. M.&lt;/author&gt;&lt;author&gt;Morales-Conde, S.&lt;/author&gt;&lt;author&gt;Mussack, T.&lt;/author&gt;&lt;author&gt;Valdes, J.&lt;/author&gt;&lt;author&gt;Muysoms, F. E.&lt;/author&gt;&lt;author&gt;Bleichrodt, R. P.&lt;/author&gt;&lt;/authors&gt;&lt;/contributors&gt;&lt;auth-address&gt;Department of Surgery, Canisius-Wilhelmina Hospital, PO Box 9015, 6500 GS Nijmegen, The Netherlands. birgittahansson@hotmail.com&lt;/auth-address&gt;&lt;titles&gt;&lt;title&gt;The laparoscopic modified Sugarbaker technique is safe and has a low recurrence rate: a multicenter cohort study&lt;/title&gt;&lt;secondary-title&gt;Surg Endosc&lt;/secondary-title&gt;&lt;/titles&gt;&lt;periodical&gt;&lt;full-title&gt;Surg Endosc&lt;/full-title&gt;&lt;/periodical&gt;&lt;pages&gt;494-500&lt;/pages&gt;&lt;volume&gt;27&lt;/volume&gt;&lt;number&gt;2&lt;/number&gt;&lt;edition&gt;2012/10/12&lt;/edition&gt;&lt;keywords&gt;&lt;keyword&gt;Adult&lt;/keyword&gt;&lt;keyword&gt;Aged&lt;/keyword&gt;&lt;keyword&gt;Aged, 80 and over&lt;/keyword&gt;&lt;keyword&gt;Cohort Studies&lt;/keyword&gt;&lt;keyword&gt;Enterostomy/adverse effects&lt;/keyword&gt;&lt;keyword&gt;Female&lt;/keyword&gt;&lt;keyword&gt;Hernia, Ventral/etiology/*surgery&lt;/keyword&gt;&lt;keyword&gt;Herniorrhaphy/*methods&lt;/keyword&gt;&lt;keyword&gt;Humans&lt;/keyword&gt;&lt;keyword&gt;Laparoscopy/*methods&lt;/keyword&gt;&lt;keyword&gt;Male&lt;/keyword&gt;&lt;keyword&gt;Middle Aged&lt;/keyword&gt;&lt;keyword&gt;Recurrence&lt;/keyword&gt;&lt;keyword&gt;Retrospective Studies&lt;/keyword&gt;&lt;keyword&gt;*Surgical Mesh&lt;/keyword&gt;&lt;/keywords&gt;&lt;dates&gt;&lt;year&gt;2013&lt;/year&gt;&lt;pub-dates&gt;&lt;date&gt;Feb&lt;/date&gt;&lt;/pub-dates&gt;&lt;/dates&gt;&lt;isbn&gt;1432-2218 (Electronic)&amp;#xD;0930-2794 (Linking)&lt;/isbn&gt;&lt;accession-num&gt;23052490&lt;/accession-num&gt;&lt;urls&gt;&lt;related-urls&gt;&lt;url&gt;https://www.ncbi.nlm.nih.gov/pubmed/23052490&lt;/url&gt;&lt;/related-urls&gt;&lt;/urls&gt;&lt;custom2&gt;3580038&lt;/custom2&gt;&lt;electronic-resource-num&gt;10.1007/s00464-012-2464-4&lt;/electronic-resource-num&gt;&lt;language&gt;eng&lt;/language&gt;&lt;/record&gt;&lt;/Cite&gt;&lt;/EndNote&gt;</w:instrTex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en-US"/>
              </w:rPr>
              <w:t>[11]</w:t>
            </w: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Risk of bias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+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Level of evidence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b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186C2A" w:rsidTr="00404788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CE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5%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CF6885" w:rsidRPr="00350509" w:rsidTr="00404788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ncidence imaging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7%</w:t>
            </w:r>
          </w:p>
        </w:tc>
        <w:tc>
          <w:tcPr>
            <w:tcW w:w="364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Imaging: CT or MRI when in doubt</w:t>
            </w:r>
          </w:p>
        </w:tc>
      </w:tr>
      <w:tr w:rsidR="00CF6885" w:rsidRPr="00350509" w:rsidTr="00404788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7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2680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27 patients had a CT or MR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CF6885" w:rsidRPr="00186C2A" w:rsidRDefault="00CF6885" w:rsidP="00404788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186C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  <w:t> </w:t>
            </w:r>
          </w:p>
        </w:tc>
      </w:tr>
    </w:tbl>
    <w:p w:rsidR="00CF6885" w:rsidRPr="00186C2A" w:rsidRDefault="00CF6885" w:rsidP="00CF6885">
      <w:pPr>
        <w:rPr>
          <w:rFonts w:ascii="Times New Roman" w:eastAsia="Calibri" w:hAnsi="Times New Roman" w:cs="Times New Roman"/>
          <w:sz w:val="20"/>
          <w:szCs w:val="20"/>
          <w:lang w:val="en-US"/>
        </w:rPr>
      </w:pPr>
      <w:r w:rsidRPr="00186C2A">
        <w:rPr>
          <w:rFonts w:ascii="Times New Roman" w:hAnsi="Times New Roman" w:cs="Times New Roman"/>
          <w:sz w:val="20"/>
          <w:szCs w:val="20"/>
          <w:lang w:val="en-US"/>
        </w:rPr>
        <w:t>CE, clinical examination; CT, computed tomography scan; MRI, magnetic resonance imaging.</w:t>
      </w:r>
    </w:p>
    <w:p w:rsidR="00CF6885" w:rsidRPr="00186C2A" w:rsidRDefault="00CF6885" w:rsidP="00CF6885">
      <w:pPr>
        <w:rPr>
          <w:rFonts w:ascii="Times New Roman" w:eastAsia="Calibri" w:hAnsi="Times New Roman" w:cs="Times New Roman"/>
          <w:sz w:val="20"/>
          <w:szCs w:val="20"/>
          <w:lang w:val="en-US"/>
        </w:rPr>
      </w:pPr>
      <w:r w:rsidRPr="00186C2A">
        <w:rPr>
          <w:rFonts w:ascii="Times New Roman" w:eastAsia="Calibri" w:hAnsi="Times New Roman" w:cs="Times New Roman"/>
          <w:sz w:val="20"/>
          <w:szCs w:val="20"/>
          <w:vertAlign w:val="superscript"/>
          <w:lang w:val="en-US"/>
        </w:rPr>
        <w:t>a</w:t>
      </w:r>
      <w:r w:rsidRPr="00186C2A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Imaging = CT or MRI.</w:t>
      </w: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186C2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F6885" w:rsidRPr="00F216D9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:rsidR="00CF6885" w:rsidRPr="005B7C9A" w:rsidRDefault="00CF6885" w:rsidP="00CF6885">
      <w:pPr>
        <w:spacing w:line="48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:rsidR="00C61220" w:rsidRPr="00CF6885" w:rsidRDefault="00CF6885">
      <w:pPr>
        <w:rPr>
          <w:lang w:val="en-US"/>
        </w:rPr>
      </w:pPr>
      <w:bookmarkStart w:id="0" w:name="_GoBack"/>
      <w:bookmarkEnd w:id="0"/>
    </w:p>
    <w:sectPr w:rsidR="00C61220" w:rsidRPr="00CF6885" w:rsidSect="00B30D6A">
      <w:footerReference w:type="even" r:id="rId5"/>
      <w:footerReference w:type="default" r:id="rId6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</w:rPr>
      <w:id w:val="1450130122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:rsidR="0068379C" w:rsidRDefault="00CF6885" w:rsidP="00972040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:rsidR="0068379C" w:rsidRDefault="00CF6885" w:rsidP="009255C4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</w:rPr>
      <w:id w:val="-1226378042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:rsidR="0068379C" w:rsidRDefault="00CF6885" w:rsidP="00972040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:rsidR="0068379C" w:rsidRDefault="00CF6885" w:rsidP="009255C4">
    <w:pPr>
      <w:pStyle w:val="Footer"/>
      <w:ind w:right="360"/>
    </w:pPr>
  </w:p>
</w:ft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091460D"/>
    <w:multiLevelType w:val="hybridMultilevel"/>
    <w:tmpl w:val="EA3E05AE"/>
    <w:lvl w:ilvl="0" w:tplc="13BA31B8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67C40E0"/>
    <w:multiLevelType w:val="hybridMultilevel"/>
    <w:tmpl w:val="EB40B71E"/>
    <w:lvl w:ilvl="0" w:tplc="7F3A5010">
      <w:start w:val="7"/>
      <w:numFmt w:val="bullet"/>
      <w:lvlText w:val="-"/>
      <w:lvlJc w:val="left"/>
      <w:pPr>
        <w:ind w:left="720" w:hanging="360"/>
      </w:pPr>
      <w:rPr>
        <w:rFonts w:ascii="Cambria" w:eastAsiaTheme="minorHAnsi" w:hAnsi="Cambria" w:cstheme="minorBid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F6885"/>
    <w:rsid w:val="00027895"/>
    <w:rsid w:val="002D01AF"/>
    <w:rsid w:val="00CF68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7DFA4935-1090-4E1E-A8AC-FC8CF1DF1CA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F6885"/>
    <w:pPr>
      <w:spacing w:after="0" w:line="240" w:lineRule="auto"/>
    </w:pPr>
    <w:rPr>
      <w:sz w:val="24"/>
      <w:szCs w:val="24"/>
      <w:lang w:val="nl-NL"/>
    </w:rPr>
  </w:style>
  <w:style w:type="paragraph" w:styleId="Heading2">
    <w:name w:val="heading 2"/>
    <w:basedOn w:val="Normal"/>
    <w:next w:val="Normal"/>
    <w:link w:val="Heading2Char"/>
    <w:qFormat/>
    <w:rsid w:val="00CF6885"/>
    <w:pPr>
      <w:jc w:val="center"/>
      <w:outlineLvl w:val="1"/>
    </w:pPr>
    <w:rPr>
      <w:rFonts w:ascii="Times New Roman" w:eastAsia="Times New Roman" w:hAnsi="Times New Roman" w:cs="Times New Roman"/>
      <w:b/>
      <w:bCs/>
      <w:color w:val="000000"/>
      <w:kern w:val="28"/>
      <w:lang w:val="en-CA" w:eastAsia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rsid w:val="00CF6885"/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paragraph" w:styleId="NoSpacing">
    <w:name w:val="No Spacing"/>
    <w:uiPriority w:val="1"/>
    <w:qFormat/>
    <w:rsid w:val="00CF6885"/>
    <w:pPr>
      <w:spacing w:after="0" w:line="240" w:lineRule="auto"/>
    </w:pPr>
    <w:rPr>
      <w:sz w:val="24"/>
      <w:szCs w:val="24"/>
      <w:lang w:val="nl-NL"/>
    </w:rPr>
  </w:style>
  <w:style w:type="character" w:styleId="Hyperlink">
    <w:name w:val="Hyperlink"/>
    <w:basedOn w:val="DefaultParagraphFont"/>
    <w:uiPriority w:val="99"/>
    <w:unhideWhenUsed/>
    <w:rsid w:val="00CF6885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CF6885"/>
    <w:rPr>
      <w:color w:val="605E5C"/>
      <w:shd w:val="clear" w:color="auto" w:fill="E1DFDD"/>
    </w:rPr>
  </w:style>
  <w:style w:type="paragraph" w:styleId="Footer">
    <w:name w:val="footer"/>
    <w:basedOn w:val="Normal"/>
    <w:link w:val="FooterChar"/>
    <w:uiPriority w:val="99"/>
    <w:unhideWhenUsed/>
    <w:rsid w:val="00CF6885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F6885"/>
    <w:rPr>
      <w:sz w:val="24"/>
      <w:szCs w:val="24"/>
      <w:lang w:val="nl-NL"/>
    </w:rPr>
  </w:style>
  <w:style w:type="character" w:styleId="PageNumber">
    <w:name w:val="page number"/>
    <w:basedOn w:val="DefaultParagraphFont"/>
    <w:uiPriority w:val="99"/>
    <w:semiHidden/>
    <w:unhideWhenUsed/>
    <w:rsid w:val="00CF6885"/>
  </w:style>
  <w:style w:type="paragraph" w:styleId="ListParagraph">
    <w:name w:val="List Paragraph"/>
    <w:basedOn w:val="Normal"/>
    <w:uiPriority w:val="34"/>
    <w:qFormat/>
    <w:rsid w:val="00CF6885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CF6885"/>
    <w:pPr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F6885"/>
    <w:rPr>
      <w:rFonts w:ascii="Calibri" w:hAnsi="Calibri" w:cs="Calibri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CF6885"/>
    <w:pPr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F6885"/>
    <w:rPr>
      <w:rFonts w:ascii="Calibri" w:hAnsi="Calibri" w:cs="Calibri"/>
      <w:noProof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F688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F6885"/>
    <w:rPr>
      <w:rFonts w:ascii="Tahoma" w:hAnsi="Tahoma" w:cs="Tahoma"/>
      <w:sz w:val="16"/>
      <w:szCs w:val="16"/>
      <w:lang w:val="nl-NL"/>
    </w:rPr>
  </w:style>
  <w:style w:type="paragraph" w:styleId="Header">
    <w:name w:val="header"/>
    <w:basedOn w:val="Normal"/>
    <w:link w:val="HeaderChar"/>
    <w:uiPriority w:val="99"/>
    <w:unhideWhenUsed/>
    <w:rsid w:val="00CF6885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F6885"/>
    <w:rPr>
      <w:sz w:val="24"/>
      <w:szCs w:val="24"/>
      <w:lang w:val="nl-NL"/>
    </w:rPr>
  </w:style>
  <w:style w:type="character" w:styleId="CommentReference">
    <w:name w:val="annotation reference"/>
    <w:basedOn w:val="DefaultParagraphFont"/>
    <w:uiPriority w:val="99"/>
    <w:semiHidden/>
    <w:unhideWhenUsed/>
    <w:rsid w:val="00CF688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F688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F6885"/>
    <w:rPr>
      <w:sz w:val="20"/>
      <w:szCs w:val="20"/>
      <w:lang w:val="nl-NL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F688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F6885"/>
    <w:rPr>
      <w:b/>
      <w:bCs/>
      <w:sz w:val="20"/>
      <w:szCs w:val="20"/>
      <w:lang w:val="nl-N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er" Target="footer2.xml"/><Relationship Id="rId5" Type="http://schemas.openxmlformats.org/officeDocument/2006/relationships/footer" Target="footer1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8</Pages>
  <Words>5103</Words>
  <Characters>29089</Characters>
  <Application>Microsoft Office Word</Application>
  <DocSecurity>0</DocSecurity>
  <Lines>242</Lines>
  <Paragraphs>6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rasmus MC</Company>
  <LinksUpToDate>false</LinksUpToDate>
  <CharactersWithSpaces>341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.H.J. de Smet</dc:creator>
  <cp:keywords/>
  <dc:description/>
  <cp:lastModifiedBy>G.H.J. de Smet</cp:lastModifiedBy>
  <cp:revision>1</cp:revision>
  <dcterms:created xsi:type="dcterms:W3CDTF">2019-12-16T15:08:00Z</dcterms:created>
  <dcterms:modified xsi:type="dcterms:W3CDTF">2019-12-16T15:10:00Z</dcterms:modified>
</cp:coreProperties>
</file>